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D9D591" w14:textId="268361AF" w:rsidR="00157ACD" w:rsidRPr="002057A3" w:rsidRDefault="00157ACD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057A3">
        <w:rPr>
          <w:rFonts w:ascii="Times New Roman" w:hAnsi="Times New Roman" w:cs="Times New Roman"/>
          <w:sz w:val="24"/>
          <w:szCs w:val="24"/>
          <w:lang w:val="en-GB"/>
        </w:rPr>
        <w:t xml:space="preserve">Table </w:t>
      </w:r>
      <w:r w:rsidR="00BF113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2057A3">
        <w:rPr>
          <w:rFonts w:ascii="Times New Roman" w:hAnsi="Times New Roman" w:cs="Times New Roman"/>
          <w:sz w:val="24"/>
          <w:szCs w:val="24"/>
          <w:lang w:val="en-GB"/>
        </w:rPr>
        <w:t xml:space="preserve">1. Names of phylum/superphylum level </w:t>
      </w:r>
      <w:proofErr w:type="spellStart"/>
      <w:r w:rsidRPr="002057A3">
        <w:rPr>
          <w:rFonts w:ascii="Times New Roman" w:hAnsi="Times New Roman" w:cs="Times New Roman"/>
          <w:sz w:val="24"/>
          <w:szCs w:val="24"/>
          <w:lang w:val="en-GB"/>
        </w:rPr>
        <w:t>groups</w:t>
      </w:r>
      <w:r w:rsidR="00E80120" w:rsidRPr="00E8012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  <w:proofErr w:type="spellEnd"/>
      <w:r w:rsidRPr="002057A3">
        <w:rPr>
          <w:rFonts w:ascii="Times New Roman" w:hAnsi="Times New Roman" w:cs="Times New Roman"/>
          <w:sz w:val="24"/>
          <w:szCs w:val="24"/>
          <w:lang w:val="en-GB"/>
        </w:rPr>
        <w:t xml:space="preserve"> i</w:t>
      </w:r>
      <w:r w:rsidR="001D4E42" w:rsidRPr="002057A3">
        <w:rPr>
          <w:rFonts w:ascii="Times New Roman" w:hAnsi="Times New Roman" w:cs="Times New Roman"/>
          <w:sz w:val="24"/>
          <w:szCs w:val="24"/>
          <w:lang w:val="en-GB"/>
        </w:rPr>
        <w:t xml:space="preserve">n different sequence </w:t>
      </w:r>
      <w:proofErr w:type="spellStart"/>
      <w:r w:rsidR="001D4E42" w:rsidRPr="002057A3">
        <w:rPr>
          <w:rFonts w:ascii="Times New Roman" w:hAnsi="Times New Roman" w:cs="Times New Roman"/>
          <w:sz w:val="24"/>
          <w:szCs w:val="24"/>
          <w:lang w:val="en-GB"/>
        </w:rPr>
        <w:t>databases</w:t>
      </w:r>
      <w:r w:rsidR="00E80120" w:rsidRPr="00E8012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b</w:t>
      </w:r>
      <w:proofErr w:type="spellEnd"/>
    </w:p>
    <w:tbl>
      <w:tblPr>
        <w:tblW w:w="12561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198"/>
        <w:gridCol w:w="2126"/>
        <w:gridCol w:w="1985"/>
        <w:gridCol w:w="2693"/>
        <w:gridCol w:w="1559"/>
      </w:tblGrid>
      <w:tr w:rsidR="00157ACD" w:rsidRPr="002057A3" w14:paraId="7CE89BEB" w14:textId="77777777" w:rsidTr="00C9322C">
        <w:trPr>
          <w:trHeight w:val="227"/>
          <w:tblHeader/>
        </w:trPr>
        <w:tc>
          <w:tcPr>
            <w:tcW w:w="4198" w:type="dxa"/>
            <w:shd w:val="clear" w:color="auto" w:fill="auto"/>
            <w:noWrap/>
            <w:hideMark/>
          </w:tcPr>
          <w:p w14:paraId="15E2F358" w14:textId="77777777" w:rsidR="00157ACD" w:rsidRPr="002057A3" w:rsidRDefault="00157ACD" w:rsidP="002901D8">
            <w:pPr>
              <w:spacing w:after="0" w:line="240" w:lineRule="auto"/>
              <w:ind w:right="-7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>SILVA 132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3E9E3E60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>Greengene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 xml:space="preserve"> (Aug 2013)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57CBC6AF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>RDP 11</w:t>
            </w:r>
          </w:p>
        </w:tc>
        <w:tc>
          <w:tcPr>
            <w:tcW w:w="2693" w:type="dxa"/>
            <w:shd w:val="clear" w:color="auto" w:fill="auto"/>
            <w:noWrap/>
            <w:hideMark/>
          </w:tcPr>
          <w:p w14:paraId="3F92114C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>NCBI (Taxonomy browser)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61AE75C3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GB"/>
              </w:rPr>
              <w:t>Alternative names</w:t>
            </w:r>
          </w:p>
        </w:tc>
      </w:tr>
      <w:tr w:rsidR="00157ACD" w:rsidRPr="002057A3" w14:paraId="594861A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2B27DA9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etotherm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48B7678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1</w:t>
            </w:r>
          </w:p>
        </w:tc>
        <w:tc>
          <w:tcPr>
            <w:tcW w:w="1985" w:type="dxa"/>
            <w:shd w:val="clear" w:color="auto" w:fill="auto"/>
            <w:hideMark/>
          </w:tcPr>
          <w:p w14:paraId="454C844E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etotherm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37C8359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ipolaricaulot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AC7AD18" w14:textId="4E1D8175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B1</w:t>
            </w:r>
            <w:r w:rsidR="00EF6A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OP1</w:t>
            </w:r>
            <w:r w:rsidR="007E22B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MSBL6</w:t>
            </w:r>
            <w:r w:rsidR="0016020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, </w:t>
            </w:r>
            <w:proofErr w:type="spellStart"/>
            <w:r w:rsidR="0016020A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raserbacteria</w:t>
            </w:r>
            <w:proofErr w:type="spellEnd"/>
          </w:p>
        </w:tc>
      </w:tr>
      <w:tr w:rsidR="00157ACD" w:rsidRPr="002057A3" w14:paraId="3C478C9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8D7789F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0D3B38A4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</w:p>
        </w:tc>
        <w:tc>
          <w:tcPr>
            <w:tcW w:w="1985" w:type="dxa"/>
            <w:shd w:val="clear" w:color="auto" w:fill="auto"/>
            <w:hideMark/>
          </w:tcPr>
          <w:p w14:paraId="33F8ACFE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661155B3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</w:p>
        </w:tc>
        <w:tc>
          <w:tcPr>
            <w:tcW w:w="1559" w:type="dxa"/>
            <w:shd w:val="clear" w:color="auto" w:fill="auto"/>
            <w:hideMark/>
          </w:tcPr>
          <w:p w14:paraId="4211B488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157ACD" w:rsidRPr="002057A3" w14:paraId="78C69EA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FE945C3" w14:textId="54FDFAC1" w:rsidR="00157ACD" w:rsidRPr="002F5609" w:rsidRDefault="002F5609" w:rsidP="002F56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  <w:r>
              <w:rPr>
                <w:noProof/>
              </w:rPr>
              <w:drawing>
                <wp:inline distT="0" distB="0" distL="0" distR="0" wp14:anchorId="2E89A37E" wp14:editId="7151E965">
                  <wp:extent cx="66675" cy="66675"/>
                  <wp:effectExtent l="0" t="0" r="9525" b="9525"/>
                  <wp:docPr id="16" name="Picture 1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="00157ACD" w:rsidRPr="002F560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minicenant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3261990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8</w:t>
            </w:r>
          </w:p>
        </w:tc>
        <w:tc>
          <w:tcPr>
            <w:tcW w:w="1985" w:type="dxa"/>
            <w:shd w:val="clear" w:color="auto" w:fill="auto"/>
            <w:hideMark/>
          </w:tcPr>
          <w:p w14:paraId="77AF8D57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minicenan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4CE2F41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minicenan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4F792C7" w14:textId="663082DC" w:rsidR="00157ACD" w:rsidRPr="002057A3" w:rsidRDefault="009E3ADF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  <w:r w:rsidRPr="009E3ADF">
              <w:rPr>
                <w:rFonts w:ascii="Times New Roman" w:eastAsia="Times New Roman" w:hAnsi="Times New Roman" w:cs="Times New Roman"/>
                <w:sz w:val="16"/>
                <w:szCs w:val="16"/>
                <w:lang w:val="en-GB"/>
              </w:rPr>
              <w:t>OP8</w:t>
            </w:r>
          </w:p>
        </w:tc>
      </w:tr>
      <w:tr w:rsidR="00157ACD" w:rsidRPr="002057A3" w14:paraId="306EA8C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6C25080" w14:textId="574598EB" w:rsidR="00157ACD" w:rsidRPr="002057A3" w:rsidRDefault="002F5609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  <w:r>
              <w:rPr>
                <w:noProof/>
              </w:rPr>
              <w:drawing>
                <wp:inline distT="0" distB="0" distL="0" distR="0" wp14:anchorId="340B4DDF" wp14:editId="30B72FFE">
                  <wp:extent cx="66675" cy="66675"/>
                  <wp:effectExtent l="0" t="0" r="9525" b="9525"/>
                  <wp:docPr id="1" name="Picture 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="00157ACD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s</w:t>
            </w:r>
            <w:r w:rsidR="007275D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</w:t>
            </w:r>
            <w:r w:rsidR="00157ACD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e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7972FDF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E142ABF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6B8A5BA" w14:textId="2F6DDCC3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s</w:t>
            </w:r>
            <w:r w:rsidR="007275D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e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4BA76DB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157ACD" w:rsidRPr="002057A3" w14:paraId="3ACF0DD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66DCBE3" w14:textId="4D91C0E1" w:rsidR="00157ACD" w:rsidRPr="002057A3" w:rsidRDefault="00802C2F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  <w:r>
              <w:rPr>
                <w:noProof/>
              </w:rPr>
              <w:drawing>
                <wp:inline distT="0" distB="0" distL="0" distR="0" wp14:anchorId="2B3F499E" wp14:editId="35F7F0E4">
                  <wp:extent cx="66675" cy="66675"/>
                  <wp:effectExtent l="0" t="0" r="9525" b="9525"/>
                  <wp:docPr id="2" name="Picture 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="00157ACD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anaerob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ulales</w:t>
            </w:r>
            <w:proofErr w:type="spellEnd"/>
            <w:r>
              <w:rPr>
                <w:noProof/>
              </w:rPr>
              <w:drawing>
                <wp:inline distT="0" distB="0" distL="0" distR="0" wp14:anchorId="564CF5B1" wp14:editId="617A78F7">
                  <wp:extent cx="66675" cy="66675"/>
                  <wp:effectExtent l="0" t="0" r="9525" b="9525"/>
                  <wp:docPr id="5" name="Picture 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="001D4E42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anaerobaculaceae</w:t>
            </w:r>
            <w:proofErr w:type="spellEnd"/>
            <w:r>
              <w:rPr>
                <w:noProof/>
              </w:rPr>
              <w:drawing>
                <wp:inline distT="0" distB="0" distL="0" distR="0" wp14:anchorId="6BA15D30" wp14:editId="2880F865">
                  <wp:extent cx="66675" cy="66675"/>
                  <wp:effectExtent l="0" t="0" r="9525" b="9525"/>
                  <wp:docPr id="6" name="Picture 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157ACD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PD-58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6D33B355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PD-58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7373A50F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69020EB" w14:textId="61CF59D7" w:rsidR="00157ACD" w:rsidRPr="002057A3" w:rsidRDefault="00C3251C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  <w:r>
              <w:rPr>
                <w:noProof/>
              </w:rPr>
              <w:drawing>
                <wp:inline distT="0" distB="0" distL="0" distR="0" wp14:anchorId="207206E3" wp14:editId="517EECD5">
                  <wp:extent cx="66675" cy="66675"/>
                  <wp:effectExtent l="0" t="0" r="9525" b="9525"/>
                  <wp:docPr id="137" name="Picture 13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idobacteri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subdivision 23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24BA393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157ACD" w:rsidRPr="002057A3" w14:paraId="59B070D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452462C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tino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535ADCC0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tinobacteria</w:t>
            </w:r>
          </w:p>
        </w:tc>
        <w:tc>
          <w:tcPr>
            <w:tcW w:w="1985" w:type="dxa"/>
            <w:shd w:val="clear" w:color="auto" w:fill="auto"/>
            <w:hideMark/>
          </w:tcPr>
          <w:p w14:paraId="5FD398A0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tino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53931B06" w14:textId="01E795A4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tinobacteria</w:t>
            </w:r>
          </w:p>
        </w:tc>
        <w:tc>
          <w:tcPr>
            <w:tcW w:w="1559" w:type="dxa"/>
            <w:shd w:val="clear" w:color="auto" w:fill="auto"/>
            <w:hideMark/>
          </w:tcPr>
          <w:p w14:paraId="4D809A68" w14:textId="77777777" w:rsidR="00157ACD" w:rsidRPr="002057A3" w:rsidRDefault="00157ACD" w:rsidP="002057A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26D203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0E5682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egir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BDA8D8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A73F4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D85C269" w14:textId="6809038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egiri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0F802737" w14:textId="4311D75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24-12</w:t>
            </w:r>
          </w:p>
        </w:tc>
      </w:tr>
      <w:tr w:rsidR="00725FF3" w:rsidRPr="002057A3" w14:paraId="61C2775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F793FB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erophob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98DF44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D12</w:t>
            </w:r>
          </w:p>
        </w:tc>
        <w:tc>
          <w:tcPr>
            <w:tcW w:w="1985" w:type="dxa"/>
            <w:shd w:val="clear" w:color="auto" w:fill="auto"/>
            <w:hideMark/>
          </w:tcPr>
          <w:p w14:paraId="75E0DC1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E688D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erophob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C0AB4B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D12</w:t>
            </w:r>
          </w:p>
        </w:tc>
      </w:tr>
      <w:tr w:rsidR="00725FF3" w:rsidRPr="002057A3" w14:paraId="3FD41171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C690F4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ncK6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657D273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ncK6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0D56107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9C29AD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79BC173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676E5B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5AE022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F96684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e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082BC6F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127C8A4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ED2C25A" w14:textId="6DE90B7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</w:p>
        </w:tc>
      </w:tr>
      <w:tr w:rsidR="00725FF3" w:rsidRPr="002057A3" w14:paraId="69FA215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A5864D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rmatimonadetes</w:t>
            </w:r>
          </w:p>
        </w:tc>
        <w:tc>
          <w:tcPr>
            <w:tcW w:w="2126" w:type="dxa"/>
            <w:shd w:val="clear" w:color="auto" w:fill="auto"/>
            <w:hideMark/>
          </w:tcPr>
          <w:p w14:paraId="4C217C7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rmatimonadetes</w:t>
            </w:r>
          </w:p>
        </w:tc>
        <w:tc>
          <w:tcPr>
            <w:tcW w:w="1985" w:type="dxa"/>
            <w:shd w:val="clear" w:color="auto" w:fill="auto"/>
            <w:hideMark/>
          </w:tcPr>
          <w:p w14:paraId="3BB1FFA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6A9C2F9" w14:textId="3910EE8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rmatimonadetes</w:t>
            </w:r>
          </w:p>
        </w:tc>
        <w:tc>
          <w:tcPr>
            <w:tcW w:w="1559" w:type="dxa"/>
            <w:shd w:val="clear" w:color="auto" w:fill="auto"/>
            <w:hideMark/>
          </w:tcPr>
          <w:p w14:paraId="29A9965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10</w:t>
            </w:r>
          </w:p>
        </w:tc>
      </w:tr>
      <w:tr w:rsidR="00725FF3" w:rsidRPr="002057A3" w14:paraId="672A77F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BDDB8E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tr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40A8B5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9</w:t>
            </w:r>
          </w:p>
        </w:tc>
        <w:tc>
          <w:tcPr>
            <w:tcW w:w="1985" w:type="dxa"/>
            <w:shd w:val="clear" w:color="auto" w:fill="auto"/>
            <w:hideMark/>
          </w:tcPr>
          <w:p w14:paraId="63918A1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tribacter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616C42C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tr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14A36F1" w14:textId="2509C98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JS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OP9</w:t>
            </w:r>
          </w:p>
        </w:tc>
      </w:tr>
      <w:tr w:rsidR="00725FF3" w:rsidRPr="002057A3" w14:paraId="3275E25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34841D3" w14:textId="0F0A9DF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iodetes</w:t>
            </w:r>
            <w:proofErr w:type="spellEnd"/>
            <w:r>
              <w:rPr>
                <w:noProof/>
              </w:rPr>
              <w:drawing>
                <wp:inline distT="0" distB="0" distL="0" distR="0" wp14:anchorId="255A5BBB" wp14:editId="167DD05B">
                  <wp:extent cx="66675" cy="66675"/>
                  <wp:effectExtent l="0" t="0" r="9525" b="9525"/>
                  <wp:docPr id="7" name="Picture 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gnav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6121D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FFD26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gnavibacteri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0DC8E15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6E78FC59" w14:textId="43E0723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ncludes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ZB1</w:t>
            </w:r>
          </w:p>
        </w:tc>
      </w:tr>
      <w:tr w:rsidR="00725FF3" w:rsidRPr="002F5609" w14:paraId="53ECD79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F77D3D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</w:p>
        </w:tc>
        <w:tc>
          <w:tcPr>
            <w:tcW w:w="2126" w:type="dxa"/>
            <w:shd w:val="clear" w:color="auto" w:fill="auto"/>
            <w:hideMark/>
          </w:tcPr>
          <w:p w14:paraId="630651C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</w:p>
        </w:tc>
        <w:tc>
          <w:tcPr>
            <w:tcW w:w="1985" w:type="dxa"/>
            <w:shd w:val="clear" w:color="auto" w:fill="auto"/>
            <w:hideMark/>
          </w:tcPr>
          <w:p w14:paraId="047BBFD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</w:p>
        </w:tc>
        <w:tc>
          <w:tcPr>
            <w:tcW w:w="2693" w:type="dxa"/>
            <w:shd w:val="clear" w:color="auto" w:fill="auto"/>
            <w:hideMark/>
          </w:tcPr>
          <w:p w14:paraId="1A7A992F" w14:textId="6A50E53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</w:p>
        </w:tc>
        <w:tc>
          <w:tcPr>
            <w:tcW w:w="1559" w:type="dxa"/>
            <w:shd w:val="clear" w:color="auto" w:fill="auto"/>
            <w:hideMark/>
          </w:tcPr>
          <w:p w14:paraId="6C5354E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628B39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016B19D" w14:textId="2B35FD8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  <w:r>
              <w:rPr>
                <w:noProof/>
              </w:rPr>
              <w:drawing>
                <wp:inline distT="0" distB="0" distL="0" distR="0" wp14:anchorId="514C649C" wp14:editId="7ABC8777">
                  <wp:extent cx="66675" cy="66675"/>
                  <wp:effectExtent l="0" t="0" r="9525" b="9525"/>
                  <wp:docPr id="8" name="Picture 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bi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1A8A9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bi</w:t>
            </w:r>
          </w:p>
        </w:tc>
        <w:tc>
          <w:tcPr>
            <w:tcW w:w="1985" w:type="dxa"/>
            <w:shd w:val="clear" w:color="auto" w:fill="auto"/>
            <w:hideMark/>
          </w:tcPr>
          <w:p w14:paraId="7E68647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bi</w:t>
            </w:r>
          </w:p>
        </w:tc>
        <w:tc>
          <w:tcPr>
            <w:tcW w:w="2693" w:type="dxa"/>
            <w:shd w:val="clear" w:color="auto" w:fill="auto"/>
            <w:hideMark/>
          </w:tcPr>
          <w:p w14:paraId="05E28ED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5F8F43C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0D4A26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27E7076" w14:textId="71167CF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  <w:r>
              <w:rPr>
                <w:noProof/>
              </w:rPr>
              <w:drawing>
                <wp:inline distT="0" distB="0" distL="0" distR="0" wp14:anchorId="06C4834C" wp14:editId="3BEDA864">
                  <wp:extent cx="66675" cy="66675"/>
                  <wp:effectExtent l="0" t="0" r="9525" b="9525"/>
                  <wp:docPr id="10" name="Picture 1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C31</w:t>
            </w:r>
          </w:p>
        </w:tc>
        <w:tc>
          <w:tcPr>
            <w:tcW w:w="2126" w:type="dxa"/>
            <w:shd w:val="clear" w:color="auto" w:fill="auto"/>
            <w:hideMark/>
          </w:tcPr>
          <w:p w14:paraId="37AD391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C31</w:t>
            </w:r>
          </w:p>
        </w:tc>
        <w:tc>
          <w:tcPr>
            <w:tcW w:w="1985" w:type="dxa"/>
            <w:shd w:val="clear" w:color="auto" w:fill="auto"/>
            <w:hideMark/>
          </w:tcPr>
          <w:p w14:paraId="0B73A8C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F1EC57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0A89502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D10D94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8668EFA" w14:textId="4F78956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  <w:r>
              <w:rPr>
                <w:noProof/>
              </w:rPr>
              <w:drawing>
                <wp:inline distT="0" distB="0" distL="0" distR="0" wp14:anchorId="60087D5D" wp14:editId="40BE36AC">
                  <wp:extent cx="66675" cy="66675"/>
                  <wp:effectExtent l="0" t="0" r="9525" b="9525"/>
                  <wp:docPr id="11" name="Picture 1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hodothermia</w:t>
            </w:r>
            <w:proofErr w:type="spellEnd"/>
          </w:p>
        </w:tc>
        <w:tc>
          <w:tcPr>
            <w:tcW w:w="2126" w:type="dxa"/>
            <w:shd w:val="clear" w:color="auto" w:fill="auto"/>
            <w:noWrap/>
            <w:hideMark/>
          </w:tcPr>
          <w:p w14:paraId="6187CC9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31C0601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C327A9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hodothermaeot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7796BE5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5E56D4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A6BA819" w14:textId="484D1E4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oidetes</w:t>
            </w:r>
            <w:r>
              <w:rPr>
                <w:noProof/>
              </w:rPr>
              <w:drawing>
                <wp:inline distT="0" distB="0" distL="0" distR="0" wp14:anchorId="161ACD66" wp14:editId="1D4673BC">
                  <wp:extent cx="66675" cy="66675"/>
                  <wp:effectExtent l="0" t="0" r="9525" b="9525"/>
                  <wp:docPr id="12" name="Picture 1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hodothermia</w:t>
            </w:r>
            <w:proofErr w:type="spellEnd"/>
            <w:r>
              <w:rPr>
                <w:noProof/>
              </w:rPr>
              <w:drawing>
                <wp:inline distT="0" distB="0" distL="0" distR="0" wp14:anchorId="518F59F7" wp14:editId="037B4BAD">
                  <wp:extent cx="66675" cy="66675"/>
                  <wp:effectExtent l="0" t="0" r="9525" b="9525"/>
                  <wp:docPr id="13" name="Picture 1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lneolal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F1C88F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4BE78C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A2CC52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lneolaeot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2947F5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</w:p>
        </w:tc>
      </w:tr>
      <w:tr w:rsidR="00725FF3" w:rsidRPr="002057A3" w14:paraId="2DA4C7C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D9E9D6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HI80-139</w:t>
            </w:r>
          </w:p>
        </w:tc>
        <w:tc>
          <w:tcPr>
            <w:tcW w:w="2126" w:type="dxa"/>
            <w:shd w:val="clear" w:color="auto" w:fill="auto"/>
            <w:hideMark/>
          </w:tcPr>
          <w:p w14:paraId="790A4D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HI80-139</w:t>
            </w:r>
          </w:p>
        </w:tc>
        <w:tc>
          <w:tcPr>
            <w:tcW w:w="1985" w:type="dxa"/>
            <w:shd w:val="clear" w:color="auto" w:fill="auto"/>
            <w:hideMark/>
          </w:tcPr>
          <w:p w14:paraId="1B5A0D7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8C2B97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BHI80-139</w:t>
            </w:r>
          </w:p>
        </w:tc>
        <w:tc>
          <w:tcPr>
            <w:tcW w:w="1559" w:type="dxa"/>
            <w:shd w:val="clear" w:color="auto" w:fill="auto"/>
            <w:hideMark/>
          </w:tcPr>
          <w:p w14:paraId="1152B98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F7CE2C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5905B8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RC1</w:t>
            </w:r>
          </w:p>
        </w:tc>
        <w:tc>
          <w:tcPr>
            <w:tcW w:w="2126" w:type="dxa"/>
            <w:shd w:val="clear" w:color="auto" w:fill="auto"/>
            <w:hideMark/>
          </w:tcPr>
          <w:p w14:paraId="2E1351A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RC1</w:t>
            </w:r>
          </w:p>
        </w:tc>
        <w:tc>
          <w:tcPr>
            <w:tcW w:w="1985" w:type="dxa"/>
            <w:shd w:val="clear" w:color="auto" w:fill="auto"/>
            <w:hideMark/>
          </w:tcPr>
          <w:p w14:paraId="362F91A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RC1</w:t>
            </w:r>
          </w:p>
        </w:tc>
        <w:tc>
          <w:tcPr>
            <w:tcW w:w="2693" w:type="dxa"/>
            <w:shd w:val="clear" w:color="auto" w:fill="auto"/>
            <w:hideMark/>
          </w:tcPr>
          <w:p w14:paraId="59F3EA1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7D69660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8BA343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515C9D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seric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FECD7C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serica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2C1EE09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seric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379B890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seric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4E5A365" w14:textId="724A104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OP5, 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CHB1-03</w:t>
            </w:r>
          </w:p>
        </w:tc>
      </w:tr>
      <w:tr w:rsidR="00725FF3" w:rsidRPr="002057A3" w14:paraId="0E2267B8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A7198E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trichaeota</w:t>
            </w:r>
            <w:proofErr w:type="spellEnd"/>
          </w:p>
        </w:tc>
        <w:tc>
          <w:tcPr>
            <w:tcW w:w="2126" w:type="dxa"/>
            <w:shd w:val="clear" w:color="auto" w:fill="auto"/>
            <w:noWrap/>
            <w:hideMark/>
          </w:tcPr>
          <w:p w14:paraId="730423A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thrix</w:t>
            </w:r>
            <w:proofErr w:type="spellEnd"/>
          </w:p>
        </w:tc>
        <w:tc>
          <w:tcPr>
            <w:tcW w:w="1985" w:type="dxa"/>
            <w:shd w:val="clear" w:color="auto" w:fill="auto"/>
            <w:noWrap/>
            <w:hideMark/>
          </w:tcPr>
          <w:p w14:paraId="00D94F3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2BC16AD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ditrichaeot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62D97B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SB1</w:t>
            </w:r>
          </w:p>
        </w:tc>
      </w:tr>
      <w:tr w:rsidR="00725FF3" w:rsidRPr="002057A3" w14:paraId="46AF3BD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8F1AE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escaman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AD34C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7297DA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escaman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7DC60BE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lescaman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1C3FC3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M19</w:t>
            </w:r>
          </w:p>
        </w:tc>
      </w:tr>
      <w:tr w:rsidR="00725FF3" w:rsidRPr="002057A3" w14:paraId="67AFB13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B96B4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amydi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F9616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amydiae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6BEAA54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amydi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3D2D6FB" w14:textId="5F32D8A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amydi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A8E145A" w14:textId="1F0B4D9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ncludes GN13</w:t>
            </w:r>
          </w:p>
        </w:tc>
      </w:tr>
      <w:tr w:rsidR="00725FF3" w:rsidRPr="002057A3" w14:paraId="1C44DE6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A2F44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</w:p>
        </w:tc>
        <w:tc>
          <w:tcPr>
            <w:tcW w:w="2126" w:type="dxa"/>
            <w:shd w:val="clear" w:color="auto" w:fill="auto"/>
            <w:hideMark/>
          </w:tcPr>
          <w:p w14:paraId="625A5C4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</w:p>
        </w:tc>
        <w:tc>
          <w:tcPr>
            <w:tcW w:w="1985" w:type="dxa"/>
            <w:shd w:val="clear" w:color="auto" w:fill="auto"/>
            <w:hideMark/>
          </w:tcPr>
          <w:p w14:paraId="3F9435B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</w:p>
        </w:tc>
        <w:tc>
          <w:tcPr>
            <w:tcW w:w="2693" w:type="dxa"/>
            <w:shd w:val="clear" w:color="auto" w:fill="auto"/>
            <w:hideMark/>
          </w:tcPr>
          <w:p w14:paraId="33DD805A" w14:textId="5330FBF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</w:p>
        </w:tc>
        <w:tc>
          <w:tcPr>
            <w:tcW w:w="1559" w:type="dxa"/>
            <w:shd w:val="clear" w:color="auto" w:fill="auto"/>
            <w:hideMark/>
          </w:tcPr>
          <w:p w14:paraId="5391D27D" w14:textId="0550AE1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ncludes MSBL5</w:t>
            </w:r>
          </w:p>
        </w:tc>
      </w:tr>
      <w:tr w:rsidR="00725FF3" w:rsidRPr="002057A3" w14:paraId="0492FDB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915CD59" w14:textId="0EE44FF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  <w:r>
              <w:rPr>
                <w:noProof/>
              </w:rPr>
              <w:drawing>
                <wp:inline distT="0" distB="0" distL="0" distR="0" wp14:anchorId="67DCF8F1" wp14:editId="23472E90">
                  <wp:extent cx="66675" cy="66675"/>
                  <wp:effectExtent l="0" t="0" r="9525" b="9525"/>
                  <wp:docPr id="14" name="Picture 1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D3</w:t>
            </w:r>
          </w:p>
        </w:tc>
        <w:tc>
          <w:tcPr>
            <w:tcW w:w="2126" w:type="dxa"/>
            <w:shd w:val="clear" w:color="auto" w:fill="auto"/>
            <w:hideMark/>
          </w:tcPr>
          <w:p w14:paraId="7473895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D3</w:t>
            </w:r>
          </w:p>
        </w:tc>
        <w:tc>
          <w:tcPr>
            <w:tcW w:w="1985" w:type="dxa"/>
            <w:shd w:val="clear" w:color="auto" w:fill="auto"/>
            <w:hideMark/>
          </w:tcPr>
          <w:p w14:paraId="0F6825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97810F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AD3</w:t>
            </w:r>
          </w:p>
        </w:tc>
        <w:tc>
          <w:tcPr>
            <w:tcW w:w="1559" w:type="dxa"/>
            <w:shd w:val="clear" w:color="auto" w:fill="auto"/>
            <w:hideMark/>
          </w:tcPr>
          <w:p w14:paraId="7E2FA32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</w:p>
        </w:tc>
      </w:tr>
      <w:tr w:rsidR="00725FF3" w:rsidRPr="002057A3" w14:paraId="1C4CD70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61B1FC8" w14:textId="3A0D74E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loroflexi</w:t>
            </w:r>
            <w:r>
              <w:rPr>
                <w:noProof/>
              </w:rPr>
              <w:drawing>
                <wp:inline distT="0" distB="0" distL="0" distR="0" wp14:anchorId="148D2BA1" wp14:editId="06CF78F6">
                  <wp:extent cx="66675" cy="66675"/>
                  <wp:effectExtent l="0" t="0" r="9525" b="9525"/>
                  <wp:docPr id="15" name="Picture 1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tedonobacteria</w:t>
            </w:r>
            <w:r>
              <w:rPr>
                <w:noProof/>
              </w:rPr>
              <w:drawing>
                <wp:inline distT="0" distB="0" distL="0" distR="0" wp14:anchorId="4D79FB59" wp14:editId="5BAC768C">
                  <wp:extent cx="66675" cy="66675"/>
                  <wp:effectExtent l="0" t="0" r="9525" b="9525"/>
                  <wp:docPr id="17" name="Picture 1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VP-21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299F032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VP-21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54483A7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71F8D96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72B81D66" w14:textId="13AE1CD6" w:rsidR="00725FF3" w:rsidRPr="002057A3" w:rsidRDefault="004E13D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N14</w:t>
            </w:r>
          </w:p>
        </w:tc>
      </w:tr>
      <w:tr w:rsidR="00725FF3" w:rsidRPr="002057A3" w14:paraId="3E30ACB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AE2F77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rysiogen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03BB59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rysiogenet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0DB15DC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rysiogene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6866AC6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rysiogen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5F0B3D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DF1E26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C5E4E8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K-2C2-2</w:t>
            </w:r>
          </w:p>
        </w:tc>
        <w:tc>
          <w:tcPr>
            <w:tcW w:w="2126" w:type="dxa"/>
            <w:shd w:val="clear" w:color="auto" w:fill="auto"/>
            <w:hideMark/>
          </w:tcPr>
          <w:p w14:paraId="78F87D4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FEA98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5DFEDE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4AB5726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08E3B3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388851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loacimon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766386B" w14:textId="4FCBB38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60363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WE1</w:t>
            </w:r>
          </w:p>
        </w:tc>
        <w:tc>
          <w:tcPr>
            <w:tcW w:w="1985" w:type="dxa"/>
            <w:shd w:val="clear" w:color="auto" w:fill="auto"/>
            <w:hideMark/>
          </w:tcPr>
          <w:p w14:paraId="478F26C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loacimone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59CF8C30" w14:textId="5336444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loacimon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A41FCDC" w14:textId="333FFE0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60363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WE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MSBL2</w:t>
            </w:r>
          </w:p>
        </w:tc>
      </w:tr>
      <w:tr w:rsidR="00725FF3" w:rsidRPr="002057A3" w14:paraId="0EB004D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5D585C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prothermobacter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B7ABD1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EB547B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B8C2273" w14:textId="4D73F47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prothermobacterot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A1264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F5609" w14:paraId="0704258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1B5DBC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yano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08BD6C4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yanobacteria</w:t>
            </w:r>
          </w:p>
        </w:tc>
        <w:tc>
          <w:tcPr>
            <w:tcW w:w="1985" w:type="dxa"/>
            <w:shd w:val="clear" w:color="auto" w:fill="auto"/>
            <w:hideMark/>
          </w:tcPr>
          <w:p w14:paraId="65F0042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yano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43DD6CD8" w14:textId="6543414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yanobacteria</w:t>
            </w:r>
          </w:p>
        </w:tc>
        <w:tc>
          <w:tcPr>
            <w:tcW w:w="1559" w:type="dxa"/>
            <w:shd w:val="clear" w:color="auto" w:fill="auto"/>
            <w:hideMark/>
          </w:tcPr>
          <w:p w14:paraId="20A57848" w14:textId="51BDFFD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9B6D9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xyphotobacteria</w:t>
            </w:r>
            <w:proofErr w:type="spellEnd"/>
          </w:p>
        </w:tc>
      </w:tr>
      <w:tr w:rsidR="00725FF3" w:rsidRPr="009B6D9A" w14:paraId="6F25E5C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5201E1B" w14:textId="396A555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yanobacteria</w:t>
            </w:r>
            <w:r>
              <w:rPr>
                <w:noProof/>
              </w:rPr>
              <w:drawing>
                <wp:inline distT="0" distB="0" distL="0" distR="0" wp14:anchorId="3F584CEF" wp14:editId="398C495D">
                  <wp:extent cx="66675" cy="66675"/>
                  <wp:effectExtent l="0" t="0" r="9525" b="9525"/>
                  <wp:docPr id="18" name="Picture 1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elaina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C2FD3E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1E0A2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1D0802F" w14:textId="464004C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elaina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26D25C2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72F827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BEE256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Dada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A1D5C7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BR1093</w:t>
            </w:r>
          </w:p>
        </w:tc>
        <w:tc>
          <w:tcPr>
            <w:tcW w:w="1985" w:type="dxa"/>
            <w:shd w:val="clear" w:color="auto" w:fill="auto"/>
            <w:hideMark/>
          </w:tcPr>
          <w:p w14:paraId="7370699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A8EA59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ada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D73311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BR1093</w:t>
            </w:r>
          </w:p>
        </w:tc>
      </w:tr>
      <w:tr w:rsidR="00725FF3" w:rsidRPr="002057A3" w14:paraId="23C1B72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4AD0F2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ferribacter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E2A67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ferribacter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4BD1F6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ferribacter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50E8FFF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ferribacter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5B033D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564163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99BB9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inococcus-Thermus</w:t>
            </w:r>
          </w:p>
        </w:tc>
        <w:tc>
          <w:tcPr>
            <w:tcW w:w="2126" w:type="dxa"/>
            <w:shd w:val="clear" w:color="auto" w:fill="auto"/>
            <w:hideMark/>
          </w:tcPr>
          <w:p w14:paraId="4626FED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i</w:t>
            </w:r>
          </w:p>
        </w:tc>
        <w:tc>
          <w:tcPr>
            <w:tcW w:w="1985" w:type="dxa"/>
            <w:shd w:val="clear" w:color="auto" w:fill="auto"/>
            <w:hideMark/>
          </w:tcPr>
          <w:p w14:paraId="610A8A0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inococcus-Thermus</w:t>
            </w:r>
          </w:p>
        </w:tc>
        <w:tc>
          <w:tcPr>
            <w:tcW w:w="2693" w:type="dxa"/>
            <w:shd w:val="clear" w:color="auto" w:fill="auto"/>
            <w:hideMark/>
          </w:tcPr>
          <w:p w14:paraId="6C5E93F9" w14:textId="452109D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inococcus-Thermus</w:t>
            </w:r>
          </w:p>
        </w:tc>
        <w:tc>
          <w:tcPr>
            <w:tcW w:w="1559" w:type="dxa"/>
            <w:shd w:val="clear" w:color="auto" w:fill="auto"/>
            <w:hideMark/>
          </w:tcPr>
          <w:p w14:paraId="035F985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EC01BC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BB47F2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pendenti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67E4F0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M6</w:t>
            </w:r>
          </w:p>
        </w:tc>
        <w:tc>
          <w:tcPr>
            <w:tcW w:w="1985" w:type="dxa"/>
            <w:shd w:val="clear" w:color="auto" w:fill="auto"/>
            <w:hideMark/>
          </w:tcPr>
          <w:p w14:paraId="36AAE6B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56190C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pendenti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AFD33FC" w14:textId="48B7148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M6</w:t>
            </w:r>
          </w:p>
        </w:tc>
      </w:tr>
      <w:tr w:rsidR="00725FF3" w:rsidRPr="002057A3" w14:paraId="31E48B8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AF62A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santi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0C9A4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2AF221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3BB82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santis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2B9C9A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61C94E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7C94B4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ictyoglomi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059B41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ictyoglomi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3C5EB34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ictyoglomi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18101A8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ictyoglomi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3CD6C3A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8D1CC9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188C3A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dward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6C6827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887A3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696C1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dward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084919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A445BA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3A2469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lusimicrob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37B322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lusimicrobia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483EC79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lusimicrob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B7C077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lusimicrob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037DDCA" w14:textId="1584DB1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G1</w:t>
            </w:r>
          </w:p>
        </w:tc>
      </w:tr>
      <w:tr w:rsidR="00725FF3" w:rsidRPr="002057A3" w14:paraId="107ABC1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B7C3A1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ntotheonellae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7CDF8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63D62AB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A31DE1D" w14:textId="6625B7F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ctomicrobia</w:t>
            </w:r>
            <w:proofErr w:type="spellEnd"/>
            <w:r>
              <w:rPr>
                <w:noProof/>
              </w:rPr>
              <w:drawing>
                <wp:inline distT="0" distB="0" distL="0" distR="0" wp14:anchorId="43A04F1D" wp14:editId="7807D7BC">
                  <wp:extent cx="66675" cy="66675"/>
                  <wp:effectExtent l="0" t="0" r="9525" b="9525"/>
                  <wp:docPr id="134" name="Picture 13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ntotheonell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5622CF62" w14:textId="5E6AFCF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ctomicrobia</w:t>
            </w:r>
            <w:proofErr w:type="spellEnd"/>
          </w:p>
        </w:tc>
      </w:tr>
      <w:tr w:rsidR="00725FF3" w:rsidRPr="002057A3" w14:paraId="0C387E8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F8DAD5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psilonbacteraeota</w:t>
            </w:r>
            <w:proofErr w:type="spellEnd"/>
          </w:p>
        </w:tc>
        <w:tc>
          <w:tcPr>
            <w:tcW w:w="2126" w:type="dxa"/>
            <w:shd w:val="clear" w:color="auto" w:fill="auto"/>
            <w:noWrap/>
            <w:hideMark/>
          </w:tcPr>
          <w:p w14:paraId="0940DD2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870A0C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3D5691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1D2E171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FC8C86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E5A210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BP</w:t>
            </w:r>
          </w:p>
        </w:tc>
        <w:tc>
          <w:tcPr>
            <w:tcW w:w="2126" w:type="dxa"/>
            <w:shd w:val="clear" w:color="auto" w:fill="auto"/>
            <w:hideMark/>
          </w:tcPr>
          <w:p w14:paraId="12B3228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BP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7D3F71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5F6DAE6" w14:textId="59C77FF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ditibacteriota</w:t>
            </w:r>
          </w:p>
        </w:tc>
        <w:tc>
          <w:tcPr>
            <w:tcW w:w="1559" w:type="dxa"/>
            <w:shd w:val="clear" w:color="auto" w:fill="auto"/>
            <w:hideMark/>
          </w:tcPr>
          <w:p w14:paraId="6A38600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</w:p>
        </w:tc>
      </w:tr>
      <w:tr w:rsidR="00725FF3" w:rsidRPr="002057A3" w14:paraId="7BBE0BB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4BD0BC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CPU426</w:t>
            </w:r>
          </w:p>
        </w:tc>
        <w:tc>
          <w:tcPr>
            <w:tcW w:w="2126" w:type="dxa"/>
            <w:shd w:val="clear" w:color="auto" w:fill="auto"/>
            <w:hideMark/>
          </w:tcPr>
          <w:p w14:paraId="0379D4D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CPU426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73E820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B4669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FCPU426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750A4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8A49B6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4D4C22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ervid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129151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ctSpa1-106</w:t>
            </w:r>
          </w:p>
        </w:tc>
        <w:tc>
          <w:tcPr>
            <w:tcW w:w="1985" w:type="dxa"/>
            <w:shd w:val="clear" w:color="auto" w:fill="auto"/>
            <w:hideMark/>
          </w:tcPr>
          <w:p w14:paraId="101A81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3F901E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ervid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2CAC9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ctSpa1-106</w:t>
            </w:r>
          </w:p>
        </w:tc>
      </w:tr>
      <w:tr w:rsidR="00725FF3" w:rsidRPr="002057A3" w14:paraId="526829F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DEB31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2D645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3128B5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01BB536C" w14:textId="5F1266A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A7C0212" w14:textId="452BDE3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Includes GN09 and 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OUTA4</w:t>
            </w:r>
          </w:p>
        </w:tc>
      </w:tr>
      <w:tr w:rsidR="00725FF3" w:rsidRPr="00CD5F61" w14:paraId="3C304E7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11F70EC" w14:textId="69F8DCF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es</w:t>
            </w:r>
            <w:proofErr w:type="spellEnd"/>
            <w:r>
              <w:rPr>
                <w:noProof/>
              </w:rPr>
              <w:drawing>
                <wp:inline distT="0" distB="0" distL="0" distR="0" wp14:anchorId="08502CA2" wp14:editId="06CD0AF0">
                  <wp:extent cx="66675" cy="66675"/>
                  <wp:effectExtent l="0" t="0" r="9525" b="9525"/>
                  <wp:docPr id="19" name="Picture 1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ia</w:t>
            </w:r>
            <w:proofErr w:type="spellEnd"/>
            <w:r>
              <w:rPr>
                <w:noProof/>
              </w:rPr>
              <w:drawing>
                <wp:inline distT="0" distB="0" distL="0" distR="0" wp14:anchorId="3078D7B2" wp14:editId="26F7A27B">
                  <wp:extent cx="66675" cy="66675"/>
                  <wp:effectExtent l="0" t="0" r="9525" b="9525"/>
                  <wp:docPr id="21" name="Picture 2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brobacterales</w:t>
            </w:r>
            <w:proofErr w:type="spellEnd"/>
            <w:r>
              <w:rPr>
                <w:noProof/>
              </w:rPr>
              <w:drawing>
                <wp:inline distT="0" distB="0" distL="0" distR="0" wp14:anchorId="0B40CD70" wp14:editId="50160AE4">
                  <wp:extent cx="66675" cy="66675"/>
                  <wp:effectExtent l="0" t="0" r="9525" b="9525"/>
                  <wp:docPr id="22" name="Picture 2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aymon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E3BC3C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5D1C1E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B083A0F" w14:textId="5D46E53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aymond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5A814B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CD5F61" w14:paraId="13A93EA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43FAAE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estone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98B970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B2D320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FE5B5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eston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A7773F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385D7E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ED43CD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micutes</w:t>
            </w:r>
          </w:p>
        </w:tc>
        <w:tc>
          <w:tcPr>
            <w:tcW w:w="2126" w:type="dxa"/>
            <w:shd w:val="clear" w:color="auto" w:fill="auto"/>
            <w:hideMark/>
          </w:tcPr>
          <w:p w14:paraId="0F2DFCB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micutes</w:t>
            </w:r>
          </w:p>
        </w:tc>
        <w:tc>
          <w:tcPr>
            <w:tcW w:w="1985" w:type="dxa"/>
            <w:shd w:val="clear" w:color="auto" w:fill="auto"/>
            <w:hideMark/>
          </w:tcPr>
          <w:p w14:paraId="7244A35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micutes</w:t>
            </w:r>
          </w:p>
        </w:tc>
        <w:tc>
          <w:tcPr>
            <w:tcW w:w="2693" w:type="dxa"/>
            <w:shd w:val="clear" w:color="auto" w:fill="auto"/>
            <w:hideMark/>
          </w:tcPr>
          <w:p w14:paraId="4E3B168C" w14:textId="2BAC144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micutes</w:t>
            </w:r>
          </w:p>
        </w:tc>
        <w:tc>
          <w:tcPr>
            <w:tcW w:w="1559" w:type="dxa"/>
            <w:shd w:val="clear" w:color="auto" w:fill="auto"/>
            <w:hideMark/>
          </w:tcPr>
          <w:p w14:paraId="4BDCDFE3" w14:textId="085C255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6771E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illota</w:t>
            </w:r>
            <w:proofErr w:type="spellEnd"/>
          </w:p>
        </w:tc>
      </w:tr>
      <w:tr w:rsidR="00725FF3" w:rsidRPr="002057A3" w14:paraId="6146BD2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0B9EF2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uso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281954D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usobacteria</w:t>
            </w:r>
          </w:p>
        </w:tc>
        <w:tc>
          <w:tcPr>
            <w:tcW w:w="1985" w:type="dxa"/>
            <w:shd w:val="clear" w:color="auto" w:fill="auto"/>
            <w:hideMark/>
          </w:tcPr>
          <w:p w14:paraId="6ED948B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uso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20C7C20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usobacteria</w:t>
            </w:r>
          </w:p>
        </w:tc>
        <w:tc>
          <w:tcPr>
            <w:tcW w:w="1559" w:type="dxa"/>
            <w:shd w:val="clear" w:color="auto" w:fill="auto"/>
            <w:hideMark/>
          </w:tcPr>
          <w:p w14:paraId="2A6AE1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665022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1D265B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AL15</w:t>
            </w:r>
          </w:p>
        </w:tc>
        <w:tc>
          <w:tcPr>
            <w:tcW w:w="2126" w:type="dxa"/>
            <w:shd w:val="clear" w:color="auto" w:fill="auto"/>
            <w:hideMark/>
          </w:tcPr>
          <w:p w14:paraId="2F9414D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AL15</w:t>
            </w:r>
          </w:p>
        </w:tc>
        <w:tc>
          <w:tcPr>
            <w:tcW w:w="1985" w:type="dxa"/>
            <w:shd w:val="clear" w:color="auto" w:fill="auto"/>
            <w:hideMark/>
          </w:tcPr>
          <w:p w14:paraId="5EEF3D6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B13DAC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GAL15</w:t>
            </w:r>
          </w:p>
        </w:tc>
        <w:tc>
          <w:tcPr>
            <w:tcW w:w="1559" w:type="dxa"/>
            <w:shd w:val="clear" w:color="auto" w:fill="auto"/>
            <w:hideMark/>
          </w:tcPr>
          <w:p w14:paraId="63BD0B3D" w14:textId="1D68D02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alena 15</w:t>
            </w:r>
          </w:p>
        </w:tc>
      </w:tr>
      <w:tr w:rsidR="00725FF3" w:rsidRPr="002057A3" w14:paraId="56D787E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C1111B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BS-1</w:t>
            </w:r>
          </w:p>
        </w:tc>
        <w:tc>
          <w:tcPr>
            <w:tcW w:w="2126" w:type="dxa"/>
            <w:shd w:val="clear" w:color="auto" w:fill="auto"/>
            <w:hideMark/>
          </w:tcPr>
          <w:p w14:paraId="45E2BC5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65FCA9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3EBE82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4C36368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F03D72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5858A1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emmatimonadetes</w:t>
            </w:r>
          </w:p>
        </w:tc>
        <w:tc>
          <w:tcPr>
            <w:tcW w:w="2126" w:type="dxa"/>
            <w:shd w:val="clear" w:color="auto" w:fill="auto"/>
            <w:hideMark/>
          </w:tcPr>
          <w:p w14:paraId="0F0FD1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emmatimonadetes</w:t>
            </w:r>
          </w:p>
        </w:tc>
        <w:tc>
          <w:tcPr>
            <w:tcW w:w="1985" w:type="dxa"/>
            <w:shd w:val="clear" w:color="auto" w:fill="auto"/>
            <w:hideMark/>
          </w:tcPr>
          <w:p w14:paraId="6CE3FA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emmatimonadetes</w:t>
            </w:r>
          </w:p>
        </w:tc>
        <w:tc>
          <w:tcPr>
            <w:tcW w:w="2693" w:type="dxa"/>
            <w:shd w:val="clear" w:color="auto" w:fill="auto"/>
            <w:hideMark/>
          </w:tcPr>
          <w:p w14:paraId="010D0D44" w14:textId="591FAEA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emmatimonadetes</w:t>
            </w:r>
          </w:p>
        </w:tc>
        <w:tc>
          <w:tcPr>
            <w:tcW w:w="1559" w:type="dxa"/>
            <w:shd w:val="clear" w:color="auto" w:fill="auto"/>
            <w:hideMark/>
          </w:tcPr>
          <w:p w14:paraId="6CC28F64" w14:textId="0C1A58F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S-B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GN12</w:t>
            </w:r>
          </w:p>
        </w:tc>
      </w:tr>
      <w:tr w:rsidR="00725FF3" w:rsidRPr="002057A3" w14:paraId="6A49114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162DBA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N01</w:t>
            </w:r>
          </w:p>
        </w:tc>
        <w:tc>
          <w:tcPr>
            <w:tcW w:w="2126" w:type="dxa"/>
            <w:shd w:val="clear" w:color="auto" w:fill="auto"/>
            <w:hideMark/>
          </w:tcPr>
          <w:p w14:paraId="5891445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N01</w:t>
            </w:r>
          </w:p>
        </w:tc>
        <w:tc>
          <w:tcPr>
            <w:tcW w:w="1985" w:type="dxa"/>
            <w:shd w:val="clear" w:color="auto" w:fill="auto"/>
            <w:hideMark/>
          </w:tcPr>
          <w:p w14:paraId="57F7EA6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CE7D2E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GN01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493845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CCA299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0291E4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alanaerobiae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47A32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F025D5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8C489A3" w14:textId="258C742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irmicutes</w:t>
            </w:r>
            <w:r>
              <w:rPr>
                <w:noProof/>
              </w:rPr>
              <w:drawing>
                <wp:inline distT="0" distB="0" distL="0" distR="0" wp14:anchorId="0E0F7045" wp14:editId="0152B65A">
                  <wp:extent cx="66675" cy="66675"/>
                  <wp:effectExtent l="0" t="0" r="9525" b="9525"/>
                  <wp:docPr id="135" name="Picture 13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lostridia</w:t>
            </w:r>
            <w:r>
              <w:rPr>
                <w:noProof/>
              </w:rPr>
              <w:drawing>
                <wp:inline distT="0" distB="0" distL="0" distR="0" wp14:anchorId="0C502010" wp14:editId="78EAC473">
                  <wp:extent cx="66675" cy="66675"/>
                  <wp:effectExtent l="0" t="0" r="9525" b="9525"/>
                  <wp:docPr id="136" name="Picture 13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alanaerobiales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76E0E55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3DC863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2AB80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rogeneden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86C4EE9" w14:textId="1191BBE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KB19</w:t>
            </w:r>
          </w:p>
        </w:tc>
        <w:tc>
          <w:tcPr>
            <w:tcW w:w="1985" w:type="dxa"/>
            <w:shd w:val="clear" w:color="auto" w:fill="auto"/>
            <w:hideMark/>
          </w:tcPr>
          <w:p w14:paraId="1E1C404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rogeneden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3CD9978A" w14:textId="61DA090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rogeneden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2975D22" w14:textId="20A1A11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KB19</w:t>
            </w:r>
          </w:p>
        </w:tc>
      </w:tr>
      <w:tr w:rsidR="00725FF3" w:rsidRPr="002057A3" w14:paraId="2833CDA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51E39F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rotherm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3A1B17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D22C14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95DBBD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ydrotherm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BFB713B" w14:textId="3DD09EB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M3</w:t>
            </w:r>
          </w:p>
        </w:tc>
      </w:tr>
      <w:tr w:rsidR="00725FF3" w:rsidRPr="002057A3" w14:paraId="55755CB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6649A9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iritimatiellae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C8B6B6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BA4DC8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EAD467E" w14:textId="5933939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iritimatiellaeot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287617A2" w14:textId="1E9EB9D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E7271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errucomicrobia subdivision 5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MSBL3</w:t>
            </w:r>
          </w:p>
        </w:tc>
      </w:tr>
      <w:tr w:rsidR="00725FF3" w:rsidRPr="002057A3" w14:paraId="3AB9650A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273DC6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atesc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1DA830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3</w:t>
            </w:r>
          </w:p>
        </w:tc>
        <w:tc>
          <w:tcPr>
            <w:tcW w:w="1985" w:type="dxa"/>
            <w:shd w:val="clear" w:color="auto" w:fill="auto"/>
            <w:hideMark/>
          </w:tcPr>
          <w:p w14:paraId="36E08A5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atescibacter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5F270DCF" w14:textId="3789F8B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atesc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8499A82" w14:textId="3236FB6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WS3,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Eisenbacteri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GN03</w:t>
            </w:r>
          </w:p>
        </w:tc>
      </w:tr>
      <w:tr w:rsidR="00725FF3" w:rsidRPr="002057A3" w14:paraId="08E8EA1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565F53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CP-89</w:t>
            </w:r>
          </w:p>
        </w:tc>
        <w:tc>
          <w:tcPr>
            <w:tcW w:w="2126" w:type="dxa"/>
            <w:shd w:val="clear" w:color="auto" w:fill="auto"/>
            <w:hideMark/>
          </w:tcPr>
          <w:p w14:paraId="637C3A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CP-89</w:t>
            </w:r>
          </w:p>
        </w:tc>
        <w:tc>
          <w:tcPr>
            <w:tcW w:w="1985" w:type="dxa"/>
            <w:shd w:val="clear" w:color="auto" w:fill="auto"/>
            <w:hideMark/>
          </w:tcPr>
          <w:p w14:paraId="2FD7A21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E71BE1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6C9771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CE127B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A68C0E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ntisphaer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FBC59B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ntisphaerae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07CBBE5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ntisphaer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E51F429" w14:textId="1CEA5EF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ntisphaer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910999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adinBE97</w:t>
            </w:r>
          </w:p>
        </w:tc>
      </w:tr>
      <w:tr w:rsidR="00725FF3" w:rsidRPr="002057A3" w14:paraId="3F0D223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4BEA7D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indow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139108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53C2B2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050CA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indow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67419C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3C070D" w14:paraId="30D47CF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5E6395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guli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C31F8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416133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DEB4BD1" w14:textId="01A3822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guli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6C864E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88CBB8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2CAD14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inimicrobia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(SAR406 clade)</w:t>
            </w:r>
          </w:p>
        </w:tc>
        <w:tc>
          <w:tcPr>
            <w:tcW w:w="2126" w:type="dxa"/>
            <w:shd w:val="clear" w:color="auto" w:fill="auto"/>
            <w:hideMark/>
          </w:tcPr>
          <w:p w14:paraId="19CC019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AR406</w:t>
            </w:r>
          </w:p>
        </w:tc>
        <w:tc>
          <w:tcPr>
            <w:tcW w:w="1985" w:type="dxa"/>
            <w:shd w:val="clear" w:color="auto" w:fill="auto"/>
            <w:hideMark/>
          </w:tcPr>
          <w:p w14:paraId="4266B5E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inimicrob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795E59C1" w14:textId="36F07B0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inimicrob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3A6295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ine group A</w:t>
            </w:r>
          </w:p>
        </w:tc>
      </w:tr>
      <w:tr w:rsidR="00725FF3" w:rsidRPr="002057A3" w14:paraId="2DB820D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A04255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MAT-CR-M4-B07</w:t>
            </w:r>
          </w:p>
        </w:tc>
        <w:tc>
          <w:tcPr>
            <w:tcW w:w="2126" w:type="dxa"/>
            <w:shd w:val="clear" w:color="auto" w:fill="auto"/>
            <w:hideMark/>
          </w:tcPr>
          <w:p w14:paraId="2C18F33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T-CR-M4-B07</w:t>
            </w:r>
          </w:p>
        </w:tc>
        <w:tc>
          <w:tcPr>
            <w:tcW w:w="1985" w:type="dxa"/>
            <w:shd w:val="clear" w:color="auto" w:fill="auto"/>
            <w:hideMark/>
          </w:tcPr>
          <w:p w14:paraId="543652F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3191E4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hideMark/>
          </w:tcPr>
          <w:p w14:paraId="35AC4AA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D85D99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BCF9DF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odul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6EC9EE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SB3</w:t>
            </w:r>
          </w:p>
        </w:tc>
        <w:tc>
          <w:tcPr>
            <w:tcW w:w="1985" w:type="dxa"/>
            <w:shd w:val="clear" w:color="auto" w:fill="auto"/>
            <w:hideMark/>
          </w:tcPr>
          <w:p w14:paraId="2E98829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BD5EA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48937F42" w14:textId="5FCE21FC" w:rsidR="00725FF3" w:rsidRPr="002057A3" w:rsidRDefault="00E716A7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KSB3, </w:t>
            </w:r>
            <w:r w:rsidR="00725FF3"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N06</w:t>
            </w:r>
          </w:p>
        </w:tc>
      </w:tr>
      <w:tr w:rsidR="00725FF3" w:rsidRPr="002057A3" w14:paraId="48A90E1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2FA900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n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173A87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D12D44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n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76670CC5" w14:textId="1FD52F6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n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A61E55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628AA0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88EFC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r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06D001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rae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30A8957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r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4E7A074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trospir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A756ECE" w14:textId="3F7CE79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desulfovibrio</w:t>
            </w:r>
            <w:proofErr w:type="spellEnd"/>
          </w:p>
        </w:tc>
      </w:tr>
      <w:tr w:rsidR="00725FF3" w:rsidRPr="00F91786" w14:paraId="3D1FF15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10FBC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mnitrophicae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3C0C6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3</w:t>
            </w:r>
          </w:p>
        </w:tc>
        <w:tc>
          <w:tcPr>
            <w:tcW w:w="1985" w:type="dxa"/>
            <w:shd w:val="clear" w:color="auto" w:fill="auto"/>
            <w:hideMark/>
          </w:tcPr>
          <w:p w14:paraId="458B606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mnitrophic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0EFE5C36" w14:textId="10AE203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mnitrophic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F2442B5" w14:textId="1965604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3, MSBL4 and includes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WOR-2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</w:tr>
      <w:tr w:rsidR="00725FF3" w:rsidRPr="002057A3" w14:paraId="6DA326A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17D24E4" w14:textId="014B141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384ECE03" wp14:editId="42421525">
                  <wp:extent cx="66675" cy="66675"/>
                  <wp:effectExtent l="0" t="0" r="9525" b="9525"/>
                  <wp:docPr id="25" name="Picture 2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</w:p>
        </w:tc>
        <w:tc>
          <w:tcPr>
            <w:tcW w:w="2126" w:type="dxa"/>
            <w:shd w:val="clear" w:color="auto" w:fill="auto"/>
            <w:hideMark/>
          </w:tcPr>
          <w:p w14:paraId="28FD130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FD0937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FB7245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3FF9CFB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7FA7DE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70DC555" w14:textId="464D4CA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305B49E" wp14:editId="0CEECB52">
                  <wp:extent cx="66675" cy="66675"/>
                  <wp:effectExtent l="0" t="0" r="9525" b="9525"/>
                  <wp:docPr id="26" name="Picture 2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1E81ECB9" wp14:editId="79633112">
                  <wp:extent cx="66675" cy="66675"/>
                  <wp:effectExtent l="0" t="0" r="9525" b="9525"/>
                  <wp:docPr id="27" name="Picture 2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uchan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658156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C3B2F1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589A705" w14:textId="260FE9F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uchan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CD950B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4D147C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FBC152D" w14:textId="4B3B895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4EBD6687" wp14:editId="531334A4">
                  <wp:extent cx="66675" cy="66675"/>
                  <wp:effectExtent l="0" t="0" r="9525" b="9525"/>
                  <wp:docPr id="28" name="Picture 2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461069CE" wp14:editId="7EB7DB33">
                  <wp:extent cx="66675" cy="66675"/>
                  <wp:effectExtent l="0" t="0" r="9525" b="9525"/>
                  <wp:docPr id="29" name="Picture 2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alkow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D85438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C7C664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B6BF878" w14:textId="7EB5EE6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alkow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82815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248FA5A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BBA815E" w14:textId="4E91C2E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234162D" wp14:editId="5343A5FF">
                  <wp:extent cx="66675" cy="66675"/>
                  <wp:effectExtent l="0" t="0" r="9525" b="9525"/>
                  <wp:docPr id="30" name="Picture 3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48EE5070" wp14:editId="7990A795">
                  <wp:extent cx="66675" cy="66675"/>
                  <wp:effectExtent l="0" t="0" r="9525" b="9525"/>
                  <wp:docPr id="31" name="Picture 3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Jackso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D01CD3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92A773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D2B8631" w14:textId="50680AE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Jackso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9C7D52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8B3B83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4B94FF2" w14:textId="7210513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C9E9276" wp14:editId="0A6575DD">
                  <wp:extent cx="66675" cy="66675"/>
                  <wp:effectExtent l="0" t="0" r="9525" b="9525"/>
                  <wp:docPr id="32" name="Picture 3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77093233" wp14:editId="36D7D2C7">
                  <wp:extent cx="66675" cy="66675"/>
                  <wp:effectExtent l="0" t="0" r="9525" b="9525"/>
                  <wp:docPr id="33" name="Picture 3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erfeld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43CDD7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E09F7E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F7722B1" w14:textId="6249B99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erfeld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87AC3BB" w14:textId="38917933" w:rsidR="00725FF3" w:rsidRPr="002057A3" w:rsidRDefault="00BB51EB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BB51E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eblenbacteria</w:t>
            </w:r>
            <w:proofErr w:type="spellEnd"/>
          </w:p>
        </w:tc>
      </w:tr>
      <w:tr w:rsidR="00725FF3" w:rsidRPr="002057A3" w14:paraId="6949048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1AE3924" w14:textId="31327A8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0ADADEC" wp14:editId="01F62C78">
                  <wp:extent cx="66675" cy="66675"/>
                  <wp:effectExtent l="0" t="0" r="9525" b="9525"/>
                  <wp:docPr id="34" name="Picture 3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7892BF0A" wp14:editId="30B7DF77">
                  <wp:extent cx="66675" cy="66675"/>
                  <wp:effectExtent l="0" t="0" r="9525" b="9525"/>
                  <wp:docPr id="35" name="Picture 3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omeil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3D3184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456715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3462C5B" w14:textId="56DBEA7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omeil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62089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081074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13F1B30" w14:textId="064374F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21489D0" wp14:editId="58F7B665">
                  <wp:extent cx="66675" cy="66675"/>
                  <wp:effectExtent l="0" t="0" r="9525" b="9525"/>
                  <wp:docPr id="36" name="Picture 3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64E9D867" wp14:editId="7A1FD09D">
                  <wp:extent cx="66675" cy="66675"/>
                  <wp:effectExtent l="0" t="0" r="9525" b="9525"/>
                  <wp:docPr id="37" name="Picture 3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uene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D02D51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0B6506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D36CF29" w14:textId="6EE5E00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uene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AB658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C9A891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101040F" w14:textId="498AFF1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AF727E2" wp14:editId="56C1DEBE">
                  <wp:extent cx="66675" cy="66675"/>
                  <wp:effectExtent l="0" t="0" r="9525" b="9525"/>
                  <wp:docPr id="38" name="Picture 3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74680172" wp14:editId="550C5D30">
                  <wp:extent cx="66675" cy="66675"/>
                  <wp:effectExtent l="0" t="0" r="9525" b="9525"/>
                  <wp:docPr id="39" name="Picture 3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gasanik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F05A86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71ABE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805665A" w14:textId="4187495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gasanik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234548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048FD7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F8B1CD6" w14:textId="6151842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E9200EA" wp14:editId="0239F3D8">
                  <wp:extent cx="66675" cy="66675"/>
                  <wp:effectExtent l="0" t="0" r="9525" b="9525"/>
                  <wp:docPr id="40" name="Picture 4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1</w:t>
            </w:r>
            <w:r>
              <w:rPr>
                <w:noProof/>
              </w:rPr>
              <w:drawing>
                <wp:inline distT="0" distB="0" distL="0" distR="0" wp14:anchorId="0F46BC62" wp14:editId="27B5BFA3">
                  <wp:extent cx="66675" cy="66675"/>
                  <wp:effectExtent l="0" t="0" r="9525" b="9525"/>
                  <wp:docPr id="41" name="Picture 4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Uh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6DE2EF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4BC587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89A1FC0" w14:textId="7662615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Uh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BC0D8C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7A2151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B30C0C2" w14:textId="0320801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0DDAA60" wp14:editId="22DDE013">
                  <wp:extent cx="66675" cy="66675"/>
                  <wp:effectExtent l="0" t="0" r="9525" b="9525"/>
                  <wp:docPr id="42" name="Picture 4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erkel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85F95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609E60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4C9ED3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erkel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19E0E9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D58</w:t>
            </w:r>
          </w:p>
        </w:tc>
      </w:tr>
      <w:tr w:rsidR="00725FF3" w:rsidRPr="007C245B" w14:paraId="6217FD80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15B98766" w14:textId="1CF7415F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685FBC81" wp14:editId="3BCFA15E">
                  <wp:extent cx="66675" cy="66675"/>
                  <wp:effectExtent l="0" t="0" r="9525" b="9525"/>
                  <wp:docPr id="142" name="Picture 14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PR2</w:t>
            </w:r>
          </w:p>
        </w:tc>
        <w:tc>
          <w:tcPr>
            <w:tcW w:w="2126" w:type="dxa"/>
            <w:shd w:val="clear" w:color="auto" w:fill="auto"/>
          </w:tcPr>
          <w:p w14:paraId="098C220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6003504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7A2C4BF2" w14:textId="6C8C89E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CPR2</w:t>
            </w:r>
          </w:p>
        </w:tc>
        <w:tc>
          <w:tcPr>
            <w:tcW w:w="1559" w:type="dxa"/>
            <w:shd w:val="clear" w:color="auto" w:fill="auto"/>
          </w:tcPr>
          <w:p w14:paraId="106A890A" w14:textId="77777777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7C245B" w14:paraId="18FF4AC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00EE3B9" w14:textId="1ED102E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368B2AE" wp14:editId="729B8C7B">
                  <wp:extent cx="66675" cy="66675"/>
                  <wp:effectExtent l="0" t="0" r="9525" b="9525"/>
                  <wp:docPr id="43" name="Picture 4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racil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643130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63E30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AD7EF2E" w14:textId="57352CF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racil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8FF662B" w14:textId="20F5207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ncludes GN02, GN07, GN08, BD1-5, ACD80</w:t>
            </w:r>
          </w:p>
        </w:tc>
      </w:tr>
      <w:tr w:rsidR="00725FF3" w:rsidRPr="002057A3" w14:paraId="5BDD867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4E46EE4" w14:textId="5D1FCE4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CAD2B93" wp14:editId="5A6D8B1B">
                  <wp:extent cx="66675" cy="66675"/>
                  <wp:effectExtent l="0" t="0" r="9525" b="9525"/>
                  <wp:docPr id="44" name="Picture 4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racil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1A81740" wp14:editId="5890E14B">
                  <wp:extent cx="66675" cy="66675"/>
                  <wp:effectExtent l="0" t="0" r="9525" b="9525"/>
                  <wp:docPr id="45" name="Picture 4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sconditabacteriale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(SR1)</w:t>
            </w:r>
          </w:p>
        </w:tc>
        <w:tc>
          <w:tcPr>
            <w:tcW w:w="2126" w:type="dxa"/>
            <w:shd w:val="clear" w:color="auto" w:fill="auto"/>
            <w:hideMark/>
          </w:tcPr>
          <w:p w14:paraId="1A7ED5F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R1</w:t>
            </w:r>
          </w:p>
        </w:tc>
        <w:tc>
          <w:tcPr>
            <w:tcW w:w="1985" w:type="dxa"/>
            <w:shd w:val="clear" w:color="auto" w:fill="auto"/>
            <w:hideMark/>
          </w:tcPr>
          <w:p w14:paraId="0EE2C32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R1</w:t>
            </w:r>
          </w:p>
        </w:tc>
        <w:tc>
          <w:tcPr>
            <w:tcW w:w="2693" w:type="dxa"/>
            <w:shd w:val="clear" w:color="auto" w:fill="auto"/>
            <w:noWrap/>
            <w:hideMark/>
          </w:tcPr>
          <w:p w14:paraId="2C65EDB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 division SR1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D5D3595" w14:textId="37DC69F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FF0000"/>
                <w:sz w:val="16"/>
                <w:szCs w:val="16"/>
                <w:lang w:val="en-GB"/>
              </w:rPr>
            </w:pPr>
            <w:proofErr w:type="spellStart"/>
            <w:r w:rsidRPr="001F45DE">
              <w:rPr>
                <w:rFonts w:ascii="Times New Roman" w:eastAsia="Times New Roman" w:hAnsi="Times New Roman" w:cs="Times New Roman"/>
                <w:sz w:val="16"/>
                <w:szCs w:val="16"/>
                <w:lang w:val="en-GB"/>
              </w:rPr>
              <w:t>Absconditabacteria</w:t>
            </w:r>
            <w:proofErr w:type="spellEnd"/>
          </w:p>
        </w:tc>
      </w:tr>
      <w:tr w:rsidR="00725FF3" w:rsidRPr="002057A3" w14:paraId="4CE80EF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C7D8928" w14:textId="323BE0A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4F46032" wp14:editId="5E1B42B7">
                  <wp:extent cx="66675" cy="66675"/>
                  <wp:effectExtent l="0" t="0" r="9525" b="9525"/>
                  <wp:docPr id="46" name="Picture 4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racil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E2622C3" wp14:editId="5810603D">
                  <wp:extent cx="66675" cy="66675"/>
                  <wp:effectExtent l="0" t="0" r="9525" b="9525"/>
                  <wp:docPr id="47" name="Picture 4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awaca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703A74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234861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409D90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awaca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8D7E139" w14:textId="29D0724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N10</w:t>
            </w:r>
          </w:p>
        </w:tc>
      </w:tr>
      <w:tr w:rsidR="00725FF3" w:rsidRPr="002057A3" w14:paraId="0EAE38E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D92E99A" w14:textId="40C4DCF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24E5466B" wp14:editId="0ACB46F9">
                  <wp:extent cx="66675" cy="66675"/>
                  <wp:effectExtent l="0" t="0" r="9525" b="9525"/>
                  <wp:docPr id="48" name="Picture 4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racil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B5CE44A" wp14:editId="15AEC373">
                  <wp:extent cx="66675" cy="66675"/>
                  <wp:effectExtent l="0" t="0" r="9525" b="9525"/>
                  <wp:docPr id="49" name="Picture 4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eregrin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818AAE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561912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B09425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eregrin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D436CB5" w14:textId="0AC859F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ER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includes GN11</w:t>
            </w:r>
          </w:p>
        </w:tc>
      </w:tr>
      <w:tr w:rsidR="00725FF3" w:rsidRPr="002057A3" w14:paraId="45EACAE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CC95433" w14:textId="02C2A4A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0328E42" wp14:editId="2E881E52">
                  <wp:extent cx="66675" cy="66675"/>
                  <wp:effectExtent l="0" t="0" r="9525" b="9525"/>
                  <wp:docPr id="50" name="Picture 5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azan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2B00C6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azan-3B-28</w:t>
            </w:r>
          </w:p>
        </w:tc>
        <w:tc>
          <w:tcPr>
            <w:tcW w:w="1985" w:type="dxa"/>
            <w:shd w:val="clear" w:color="auto" w:fill="auto"/>
            <w:hideMark/>
          </w:tcPr>
          <w:p w14:paraId="16D8D07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6C33C0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azan-3B-28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AE2B29B" w14:textId="31C3394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CB1255D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51B176A5" w14:textId="6E0A5A0A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295C1D92" wp14:editId="4DE745FA">
                  <wp:extent cx="66675" cy="66675"/>
                  <wp:effectExtent l="0" t="0" r="9525" b="9525"/>
                  <wp:docPr id="143" name="Picture 14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F67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D2896-B216</w:t>
            </w:r>
          </w:p>
        </w:tc>
        <w:tc>
          <w:tcPr>
            <w:tcW w:w="2126" w:type="dxa"/>
            <w:shd w:val="clear" w:color="auto" w:fill="auto"/>
          </w:tcPr>
          <w:p w14:paraId="20217B0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3F78676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09246B76" w14:textId="77777777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553B3D7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7C4143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B76337D" w14:textId="5F3E15D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BD80688" wp14:editId="597F892A">
                  <wp:extent cx="66675" cy="66675"/>
                  <wp:effectExtent l="0" t="0" r="9525" b="9525"/>
                  <wp:docPr id="51" name="Picture 5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0A2381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P11</w:t>
            </w:r>
          </w:p>
        </w:tc>
        <w:tc>
          <w:tcPr>
            <w:tcW w:w="1985" w:type="dxa"/>
            <w:shd w:val="clear" w:color="auto" w:fill="auto"/>
            <w:hideMark/>
          </w:tcPr>
          <w:p w14:paraId="4A4FE4D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es</w:t>
            </w:r>
          </w:p>
        </w:tc>
        <w:tc>
          <w:tcPr>
            <w:tcW w:w="2693" w:type="dxa"/>
            <w:shd w:val="clear" w:color="auto" w:fill="auto"/>
            <w:hideMark/>
          </w:tcPr>
          <w:p w14:paraId="7609DA73" w14:textId="2DD6F5F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Microgenomates</w:t>
            </w:r>
          </w:p>
        </w:tc>
        <w:tc>
          <w:tcPr>
            <w:tcW w:w="1559" w:type="dxa"/>
            <w:shd w:val="clear" w:color="auto" w:fill="auto"/>
            <w:hideMark/>
          </w:tcPr>
          <w:p w14:paraId="730E5447" w14:textId="1FCBABF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PR3</w:t>
            </w:r>
          </w:p>
        </w:tc>
      </w:tr>
      <w:tr w:rsidR="00725FF3" w:rsidRPr="002057A3" w14:paraId="24F53A5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8485587" w14:textId="3465CA7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20869842" wp14:editId="668BD66B">
                  <wp:extent cx="66675" cy="66675"/>
                  <wp:effectExtent l="0" t="0" r="9525" b="9525"/>
                  <wp:docPr id="52" name="Picture 5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40162F98" wp14:editId="2E2CC2AC">
                  <wp:extent cx="66675" cy="66675"/>
                  <wp:effectExtent l="0" t="0" r="9525" b="9525"/>
                  <wp:docPr id="53" name="Picture 5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me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A05E3D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F01EFF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85EC5AB" w14:textId="4F9B46F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me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6D2182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4B4F06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ECC72A6" w14:textId="3F082ED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1451ECC" wp14:editId="03BB698E">
                  <wp:extent cx="66675" cy="66675"/>
                  <wp:effectExtent l="0" t="0" r="9525" b="9525"/>
                  <wp:docPr id="54" name="Picture 5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37FAAA14" wp14:editId="265B9A48">
                  <wp:extent cx="66675" cy="66675"/>
                  <wp:effectExtent l="0" t="0" r="9525" b="9525"/>
                  <wp:docPr id="55" name="Picture 5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eckwith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4572F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FD89CC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4027986" w14:textId="4FBAAC6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eckwith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DFCC24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19A1EA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C77B9FE" w14:textId="7A4EBE0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60896E2" wp14:editId="42914A2A">
                  <wp:extent cx="66675" cy="66675"/>
                  <wp:effectExtent l="0" t="0" r="9525" b="9525"/>
                  <wp:docPr id="56" name="Picture 5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39DC6596" wp14:editId="573205EE">
                  <wp:extent cx="66675" cy="66675"/>
                  <wp:effectExtent l="0" t="0" r="9525" b="9525"/>
                  <wp:docPr id="57" name="Picture 5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risholm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8273AE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40BDD6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63898D2" w14:textId="524EFD4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9008B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9008B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9008B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hisholm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44B8E2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929CB5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097B3E1" w14:textId="3E4A043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0198E05" wp14:editId="7F6A3EA3">
                  <wp:extent cx="66675" cy="66675"/>
                  <wp:effectExtent l="0" t="0" r="9525" b="9525"/>
                  <wp:docPr id="58" name="Picture 5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389063A9" wp14:editId="164C0E48">
                  <wp:extent cx="66675" cy="66675"/>
                  <wp:effectExtent l="0" t="0" r="9525" b="9525"/>
                  <wp:docPr id="59" name="Picture 5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llie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6DCA13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920C8B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9C0EE3E" w14:textId="5F3C583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llie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980B1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99AF03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36BA301" w14:textId="7D8D5C1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226EB2B" wp14:editId="0A18B8C6">
                  <wp:extent cx="66675" cy="66675"/>
                  <wp:effectExtent l="0" t="0" r="9525" b="9525"/>
                  <wp:docPr id="60" name="Picture 6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3311FEE6" wp14:editId="546C87CF">
                  <wp:extent cx="66675" cy="66675"/>
                  <wp:effectExtent l="0" t="0" r="9525" b="9525"/>
                  <wp:docPr id="61" name="Picture 6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urtis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359064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9528C0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ED22E19" w14:textId="377FB68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urtis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03F5B3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087422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7FD963E" w14:textId="68EED1E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D0B453D" wp14:editId="146C2D7F">
                  <wp:extent cx="66675" cy="66675"/>
                  <wp:effectExtent l="0" t="0" r="9525" b="9525"/>
                  <wp:docPr id="62" name="Picture 6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2CF74D75" wp14:editId="2663405F">
                  <wp:extent cx="66675" cy="66675"/>
                  <wp:effectExtent l="0" t="0" r="9525" b="9525"/>
                  <wp:docPr id="63" name="Picture 6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avies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67987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F4EA9E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7D83225" w14:textId="2033B6B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F106D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avie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C0896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B7A27B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001BDB0" w14:textId="6A62D93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619150A" wp14:editId="7B490050">
                  <wp:extent cx="66675" cy="66675"/>
                  <wp:effectExtent l="0" t="0" r="9525" b="9525"/>
                  <wp:docPr id="64" name="Picture 6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6D344588" wp14:editId="095C6CD8">
                  <wp:extent cx="66675" cy="66675"/>
                  <wp:effectExtent l="0" t="0" r="9525" b="9525"/>
                  <wp:docPr id="65" name="Picture 6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ottesm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DD6FBE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B89BE1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E4EE3B4" w14:textId="6252EE6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ottesm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3825EC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771221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8539A1C" w14:textId="319809D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CB8C0FE" wp14:editId="56D0BB32">
                  <wp:extent cx="66675" cy="66675"/>
                  <wp:effectExtent l="0" t="0" r="9525" b="9525"/>
                  <wp:docPr id="66" name="Picture 6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30BE895F" wp14:editId="18A8DC8D">
                  <wp:extent cx="66675" cy="66675"/>
                  <wp:effectExtent l="0" t="0" r="9525" b="9525"/>
                  <wp:docPr id="67" name="Picture 6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vy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A4C083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1E3792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EAC7583" w14:textId="022E939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evy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924E4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2B4678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A367D77" w14:textId="011E90B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91A3B12" wp14:editId="4E58CCD9">
                  <wp:extent cx="66675" cy="66675"/>
                  <wp:effectExtent l="0" t="0" r="9525" b="9525"/>
                  <wp:docPr id="68" name="Picture 6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0CA29905" wp14:editId="54D514CE">
                  <wp:extent cx="66675" cy="66675"/>
                  <wp:effectExtent l="0" t="0" r="9525" b="9525"/>
                  <wp:docPr id="69" name="Picture 6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ce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7780A4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32F540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9B6A121" w14:textId="11BC728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c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E501EA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919012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DF35EE1" w14:textId="534B343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93A69A5" wp14:editId="50F3D8D9">
                  <wp:extent cx="66675" cy="66675"/>
                  <wp:effectExtent l="0" t="0" r="9525" b="9525"/>
                  <wp:docPr id="70" name="Picture 7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071E928D" wp14:editId="3AE8CEAA">
                  <wp:extent cx="66675" cy="66675"/>
                  <wp:effectExtent l="0" t="0" r="9525" b="9525"/>
                  <wp:docPr id="71" name="Picture 7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Roizm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C8BE59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DF36B1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E60CCE4" w14:textId="68B51B9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C35F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oizm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2A117C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7F93C1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F4F3926" w14:textId="0304E7E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F0A6BDD" wp14:editId="7DD8F10C">
                  <wp:extent cx="66675" cy="66675"/>
                  <wp:effectExtent l="0" t="0" r="9525" b="9525"/>
                  <wp:docPr id="72" name="Picture 7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6E4148D4" wp14:editId="5993EAE5">
                  <wp:extent cx="66675" cy="66675"/>
                  <wp:effectExtent l="0" t="0" r="9525" b="9525"/>
                  <wp:docPr id="73" name="Picture 7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hapiro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D5045E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B96028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4ED13C5" w14:textId="044FF9E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E35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E35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E35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hapiro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61C551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7FC70D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F83AF19" w14:textId="21C7490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8E04D57" wp14:editId="0003E7C3">
                  <wp:extent cx="66675" cy="66675"/>
                  <wp:effectExtent l="0" t="0" r="9525" b="9525"/>
                  <wp:docPr id="74" name="Picture 7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75491390" wp14:editId="0F8077D9">
                  <wp:extent cx="66675" cy="66675"/>
                  <wp:effectExtent l="0" t="0" r="9525" b="9525"/>
                  <wp:docPr id="75" name="Picture 7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ese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9E1436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1E285E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A38BCF4" w14:textId="2279061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es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DB586AD" w14:textId="669D9229" w:rsidR="00725FF3" w:rsidRPr="002057A3" w:rsidRDefault="002A0FDE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lackburnbacteria</w:t>
            </w:r>
            <w:proofErr w:type="spellEnd"/>
          </w:p>
        </w:tc>
      </w:tr>
      <w:tr w:rsidR="00725FF3" w:rsidRPr="002057A3" w14:paraId="3FC4D0B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A82BC35" w14:textId="4D79CBF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77B64FE" wp14:editId="53DE5604">
                  <wp:extent cx="66675" cy="66675"/>
                  <wp:effectExtent l="0" t="0" r="9525" b="9525"/>
                  <wp:docPr id="76" name="Picture 7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icrogenomatia</w:t>
            </w:r>
            <w:proofErr w:type="spellEnd"/>
            <w:r>
              <w:rPr>
                <w:noProof/>
              </w:rPr>
              <w:drawing>
                <wp:inline distT="0" distB="0" distL="0" distR="0" wp14:anchorId="54931DF8" wp14:editId="2AF19F5E">
                  <wp:extent cx="66675" cy="66675"/>
                  <wp:effectExtent l="0" t="0" r="9525" b="9525"/>
                  <wp:docPr id="77" name="Picture 7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yke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47B02B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E23E89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29DE49C" w14:textId="7963EEA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yk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E57F7A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923726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C878026" w14:textId="05334C8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1C0CB39D" wp14:editId="2E534136">
                  <wp:extent cx="66675" cy="66675"/>
                  <wp:effectExtent l="0" t="0" r="9525" b="9525"/>
                  <wp:docPr id="78" name="Picture 7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754C2E2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OD1</w:t>
            </w:r>
          </w:p>
        </w:tc>
        <w:tc>
          <w:tcPr>
            <w:tcW w:w="1985" w:type="dxa"/>
            <w:shd w:val="clear" w:color="auto" w:fill="auto"/>
            <w:hideMark/>
          </w:tcPr>
          <w:p w14:paraId="0694AE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110A3219" w14:textId="5122B89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Parcubacteria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F30AB2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7FA2E5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FE8B4D4" w14:textId="5023959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4C6E3E7" wp14:editId="0D221A25">
                  <wp:extent cx="66675" cy="66675"/>
                  <wp:effectExtent l="0" t="0" r="9525" b="9525"/>
                  <wp:docPr id="79" name="Picture 7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002F2AA9" wp14:editId="2C845695">
                  <wp:extent cx="66675" cy="66675"/>
                  <wp:effectExtent l="0" t="0" r="9525" b="9525"/>
                  <wp:docPr id="80" name="Picture 8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dle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D6E19E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3E5B5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E6FC00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dle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0264A3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823457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3D0C44E" w14:textId="09B20A1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1C40898" wp14:editId="288A66A1">
                  <wp:extent cx="66675" cy="66675"/>
                  <wp:effectExtent l="0" t="0" r="9525" b="9525"/>
                  <wp:docPr id="81" name="Picture 8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0E391D99" wp14:editId="40312DE1">
                  <wp:extent cx="66675" cy="66675"/>
                  <wp:effectExtent l="0" t="0" r="9525" b="9525"/>
                  <wp:docPr id="82" name="Picture 8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zam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B07B21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148CAD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09A7ECF" w14:textId="584583A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zam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1FFA9D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A2BBFC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C2DC8F1" w14:textId="5F53034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6ED97D1" wp14:editId="43E60903">
                  <wp:extent cx="66675" cy="66675"/>
                  <wp:effectExtent l="0" t="0" r="9525" b="9525"/>
                  <wp:docPr id="83" name="Picture 8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0EB2143D" wp14:editId="60BF2048">
                  <wp:extent cx="66675" cy="66675"/>
                  <wp:effectExtent l="0" t="0" r="9525" b="9525"/>
                  <wp:docPr id="84" name="Picture 8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renne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3829B0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482D87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AB888BB" w14:textId="0F24C78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renne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4624C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E09C6C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B6A360C" w14:textId="14FAA23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D5A563A" wp14:editId="6DAACBE7">
                  <wp:extent cx="66675" cy="66675"/>
                  <wp:effectExtent l="0" t="0" r="9525" b="9525"/>
                  <wp:docPr id="85" name="Picture 8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6E2DA4DE" wp14:editId="681ABBC7">
                  <wp:extent cx="66675" cy="66675"/>
                  <wp:effectExtent l="0" t="0" r="9525" b="9525"/>
                  <wp:docPr id="86" name="Picture 8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mpbell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4A8601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A7A7A2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7AD7F1E" w14:textId="2F49AE9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mpbell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5F25DE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C24CF8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81C9CC9" w14:textId="6C1F18C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B24F022" wp14:editId="131D0F03">
                  <wp:extent cx="66675" cy="66675"/>
                  <wp:effectExtent l="0" t="0" r="9525" b="9525"/>
                  <wp:docPr id="87" name="Picture 8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00077ACB" wp14:editId="39FE7D36">
                  <wp:extent cx="66675" cy="66675"/>
                  <wp:effectExtent l="0" t="0" r="9525" b="9525"/>
                  <wp:docPr id="88" name="Picture 8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lwell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CB79D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B258A2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A314A37" w14:textId="1C6E849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lwell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FF8F03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90329B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B39CAE6" w14:textId="1FEDD2F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D220857" wp14:editId="3DA6B8B6">
                  <wp:extent cx="66675" cy="66675"/>
                  <wp:effectExtent l="0" t="0" r="9525" b="9525"/>
                  <wp:docPr id="89" name="Picture 8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01C40776" wp14:editId="585EDB49">
                  <wp:extent cx="66675" cy="66675"/>
                  <wp:effectExtent l="0" t="0" r="9525" b="9525"/>
                  <wp:docPr id="90" name="Picture 9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oudna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329D27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67CE5D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08A60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oudna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7A67C8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M2F11</w:t>
            </w:r>
          </w:p>
        </w:tc>
      </w:tr>
      <w:tr w:rsidR="00725FF3" w:rsidRPr="002057A3" w14:paraId="6F94782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9635A6C" w14:textId="641D383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2D0FB23" wp14:editId="763F369E">
                  <wp:extent cx="66675" cy="66675"/>
                  <wp:effectExtent l="0" t="0" r="9525" b="9525"/>
                  <wp:docPr id="91" name="Picture 9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500271D8" wp14:editId="08D63979">
                  <wp:extent cx="66675" cy="66675"/>
                  <wp:effectExtent l="0" t="0" r="9525" b="9525"/>
                  <wp:docPr id="92" name="Picture 9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iovannon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390A31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ECDC2F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6BD18C7" w14:textId="3ED3DA6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iovannon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F6C7A1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9ED7B6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DD17789" w14:textId="5408E6C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7AB84CD" wp14:editId="6A128855">
                  <wp:extent cx="66675" cy="66675"/>
                  <wp:effectExtent l="0" t="0" r="9525" b="9525"/>
                  <wp:docPr id="93" name="Picture 9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74898C4C" wp14:editId="5BD8280F">
                  <wp:extent cx="66675" cy="66675"/>
                  <wp:effectExtent l="0" t="0" r="9525" b="9525"/>
                  <wp:docPr id="94" name="Picture 9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Jorgense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7E38BD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F77FB5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8F107D9" w14:textId="3581AC5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Jorgense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1C6FD3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A58B97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6A3F663" w14:textId="12C6DAD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7F8ECBEB" wp14:editId="2431E378">
                  <wp:extent cx="66675" cy="66675"/>
                  <wp:effectExtent l="0" t="0" r="9525" b="9525"/>
                  <wp:docPr id="95" name="Picture 9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71C5E3CF" wp14:editId="4FC17283">
                  <wp:extent cx="66675" cy="66675"/>
                  <wp:effectExtent l="0" t="0" r="9525" b="9525"/>
                  <wp:docPr id="96" name="Picture 9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aiser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B2FF0E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938DB6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546CFD2" w14:textId="428B131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aiser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89F82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95A29D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8CF22D5" w14:textId="0219B9A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207D3A4C" wp14:editId="7F322DBA">
                  <wp:extent cx="66675" cy="66675"/>
                  <wp:effectExtent l="0" t="0" r="9525" b="9525"/>
                  <wp:docPr id="97" name="Picture 9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2FF49809" wp14:editId="55794C9D">
                  <wp:extent cx="66675" cy="66675"/>
                  <wp:effectExtent l="0" t="0" r="9525" b="9525"/>
                  <wp:docPr id="98" name="Picture 9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ipto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D7805B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08124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574C505" w14:textId="2077E55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ipto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BB712D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4A7B7B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303898C" w14:textId="27063B7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44503EDB" wp14:editId="55881F30">
                  <wp:extent cx="66675" cy="66675"/>
                  <wp:effectExtent l="0" t="0" r="9525" b="9525"/>
                  <wp:docPr id="99" name="Picture 9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3524591D" wp14:editId="4E7B844D">
                  <wp:extent cx="66675" cy="66675"/>
                  <wp:effectExtent l="0" t="0" r="9525" b="9525"/>
                  <wp:docPr id="100" name="Picture 10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loyd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9C0B06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03C328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06AB649" w14:textId="0F59077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D0124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loyd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8E0018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6AA574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13FC43E" w14:textId="14F772E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6F1A1C7" wp14:editId="7ED806BD">
                  <wp:extent cx="66675" cy="66675"/>
                  <wp:effectExtent l="0" t="0" r="9525" b="9525"/>
                  <wp:docPr id="101" name="Picture 10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73FEDB81" wp14:editId="1337E5CB">
                  <wp:extent cx="66675" cy="66675"/>
                  <wp:effectExtent l="0" t="0" r="9525" b="9525"/>
                  <wp:docPr id="102" name="Picture 10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or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658536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58501F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AAA4A1D" w14:textId="0E679EB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or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1E9F00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9BADD9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FE2CF47" w14:textId="76E3080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teria</w:t>
            </w:r>
            <w:proofErr w:type="spellEnd"/>
            <w:r>
              <w:rPr>
                <w:noProof/>
              </w:rPr>
              <w:drawing>
                <wp:inline distT="0" distB="0" distL="0" distR="0" wp14:anchorId="23EC0A6C" wp14:editId="31588709">
                  <wp:extent cx="66675" cy="66675"/>
                  <wp:effectExtent l="0" t="0" r="9525" b="9525"/>
                  <wp:docPr id="103" name="Picture 10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7EB75286" wp14:editId="59E5CD33">
                  <wp:extent cx="66675" cy="66675"/>
                  <wp:effectExtent l="0" t="0" r="9525" b="9525"/>
                  <wp:docPr id="104" name="Picture 10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ealso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B36AF2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BE98B1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98A9041" w14:textId="2723518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ealso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3CCFAB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15B077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0D338DA" w14:textId="3E8CC59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D7AC456" wp14:editId="49CAF726">
                  <wp:extent cx="66675" cy="66675"/>
                  <wp:effectExtent l="0" t="0" r="9525" b="9525"/>
                  <wp:docPr id="105" name="Picture 10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3985555A" wp14:editId="4B281E35">
                  <wp:extent cx="66675" cy="66675"/>
                  <wp:effectExtent l="0" t="0" r="9525" b="9525"/>
                  <wp:docPr id="106" name="Picture 10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omura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238E4F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BB5263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F88965A" w14:textId="7537BA0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omura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5FCE14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1C558FA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C39E2DA" w14:textId="45F6DE5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B750FBD" wp14:editId="14E987E6">
                  <wp:extent cx="66675" cy="66675"/>
                  <wp:effectExtent l="0" t="0" r="9525" b="9525"/>
                  <wp:docPr id="107" name="Picture 10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2ABD3CD3" wp14:editId="38D3367B">
                  <wp:extent cx="66675" cy="66675"/>
                  <wp:effectExtent l="0" t="0" r="9525" b="9525"/>
                  <wp:docPr id="108" name="Picture 10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tnoy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3C0AC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1AFF66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68D81AD" w14:textId="72CBB7E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tnoy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DB487A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DF6EA0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AF34EF3" w14:textId="5A4EA4B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799E8C6" wp14:editId="1683F209">
                  <wp:extent cx="66675" cy="66675"/>
                  <wp:effectExtent l="0" t="0" r="9525" b="9525"/>
                  <wp:docPr id="109" name="Picture 10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1610DAF7" wp14:editId="1FAD0635">
                  <wp:extent cx="66675" cy="66675"/>
                  <wp:effectExtent l="0" t="0" r="9525" b="9525"/>
                  <wp:docPr id="110" name="Picture 11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y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328C23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DAF1D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20CBFAD" w14:textId="7A87FB9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y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E221E7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10C6DB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47C2C77" w14:textId="04D1FA3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64BAEC76" wp14:editId="720E515E">
                  <wp:extent cx="66675" cy="66675"/>
                  <wp:effectExtent l="0" t="0" r="9525" b="9525"/>
                  <wp:docPr id="111" name="Picture 11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ia</w:t>
            </w:r>
            <w:r>
              <w:rPr>
                <w:noProof/>
              </w:rPr>
              <w:drawing>
                <wp:inline distT="0" distB="0" distL="0" distR="0" wp14:anchorId="0678F91C" wp14:editId="69F95494">
                  <wp:extent cx="66675" cy="66675"/>
                  <wp:effectExtent l="0" t="0" r="9525" b="9525"/>
                  <wp:docPr id="112" name="Picture 11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echt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AC28DB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4C2D5E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19502DE" w14:textId="2583201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echt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C9BD3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8ED40D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4DB1959" w14:textId="002C519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4D7809D0" wp14:editId="111D5678">
                  <wp:extent cx="66675" cy="66675"/>
                  <wp:effectExtent l="0" t="0" r="9525" b="9525"/>
                  <wp:docPr id="113" name="Picture 11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4F567D7E" wp14:editId="44192CC8">
                  <wp:extent cx="66675" cy="66675"/>
                  <wp:effectExtent l="0" t="0" r="9525" b="9525"/>
                  <wp:docPr id="114" name="Picture 11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taskawicz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468207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9B1FA0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BD1A9FF" w14:textId="28D6044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taskawicz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573721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F74E4A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0DC3E96" w14:textId="6BBED7E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40AD1F0" wp14:editId="7E24A140">
                  <wp:extent cx="66675" cy="66675"/>
                  <wp:effectExtent l="0" t="0" r="9525" b="9525"/>
                  <wp:docPr id="115" name="Picture 11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136CA0AB" wp14:editId="495C7000">
                  <wp:extent cx="66675" cy="66675"/>
                  <wp:effectExtent l="0" t="0" r="9525" b="9525"/>
                  <wp:docPr id="116" name="Picture 11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rry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C59BDD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9D571B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C778C50" w14:textId="7CC3FD3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rry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14E99F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DB633F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274D1A8" w14:textId="3AED173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574E95C6" wp14:editId="7CD4A771">
                  <wp:extent cx="66675" cy="66675"/>
                  <wp:effectExtent l="0" t="0" r="9525" b="9525"/>
                  <wp:docPr id="117" name="Picture 11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349FC117" wp14:editId="6FBF66B8">
                  <wp:extent cx="66675" cy="66675"/>
                  <wp:effectExtent l="0" t="0" r="9525" b="9525"/>
                  <wp:docPr id="118" name="Picture 11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ogel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69BDE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4B7286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1963103" w14:textId="3B50C2C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ogel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9E33D5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0C9EF4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1F44506" w14:textId="5532BEB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370CCB5F" wp14:editId="00E2DF3F">
                  <wp:extent cx="66675" cy="66675"/>
                  <wp:effectExtent l="0" t="0" r="9525" b="9525"/>
                  <wp:docPr id="119" name="Picture 11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16CB08D0" wp14:editId="061DCBFD">
                  <wp:extent cx="66675" cy="66675"/>
                  <wp:effectExtent l="0" t="0" r="9525" b="9525"/>
                  <wp:docPr id="120" name="Picture 12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lfe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308DD4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61EE94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AE830DF" w14:textId="17CD23AF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4D53C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lf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8A799F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7D21A1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DEDFF49" w14:textId="4075383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4E7122A" wp14:editId="2FB07F1B">
                  <wp:extent cx="66675" cy="66675"/>
                  <wp:effectExtent l="0" t="0" r="9525" b="9525"/>
                  <wp:docPr id="121" name="Picture 12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6BF95231" wp14:editId="56D309F3">
                  <wp:extent cx="66675" cy="66675"/>
                  <wp:effectExtent l="0" t="0" r="9525" b="9525"/>
                  <wp:docPr id="122" name="Picture 122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Yanofsky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E679B1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7B4A54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8358749" w14:textId="08F7B2B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Yanofsky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893C3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F24583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240077A" w14:textId="5C55D48A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289EB1ED" wp14:editId="6B1C9488">
                  <wp:extent cx="66675" cy="66675"/>
                  <wp:effectExtent l="0" t="0" r="9525" b="9525"/>
                  <wp:docPr id="123" name="Picture 123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63C7A73E" wp14:editId="7D67F20D">
                  <wp:extent cx="66675" cy="66675"/>
                  <wp:effectExtent l="0" t="0" r="9525" b="9525"/>
                  <wp:docPr id="124" name="Picture 12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Yonath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D6B975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39A553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2C37FE2" w14:textId="6E7469A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Yonath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10DF2B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41FCF1A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0598071" w14:textId="1BD75A9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0E07904C" wp14:editId="53375CF8">
                  <wp:extent cx="66675" cy="66675"/>
                  <wp:effectExtent l="0" t="0" r="9525" b="9525"/>
                  <wp:docPr id="125" name="Picture 12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2FBADE05" wp14:editId="2EE44221">
                  <wp:extent cx="66675" cy="66675"/>
                  <wp:effectExtent l="0" t="0" r="9525" b="9525"/>
                  <wp:docPr id="126" name="Picture 126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Zambrysk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4A1261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53EF09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AA0080C" w14:textId="200A05A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AD73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Zambrysk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8619F0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C362BC" w:rsidRPr="002057A3" w14:paraId="3D3BEE80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64946FDD" w14:textId="3B6C083D" w:rsidR="00C362BC" w:rsidRDefault="00C362BC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077006E9" wp14:editId="6FC5C719">
                  <wp:extent cx="66675" cy="66675"/>
                  <wp:effectExtent l="0" t="0" r="9525" b="9525"/>
                  <wp:docPr id="144" name="Picture 144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rcubacteria</w:t>
            </w:r>
            <w:r>
              <w:rPr>
                <w:noProof/>
              </w:rPr>
              <w:drawing>
                <wp:inline distT="0" distB="0" distL="0" distR="0" wp14:anchorId="1173FB9A" wp14:editId="2987FD9E">
                  <wp:extent cx="66675" cy="66675"/>
                  <wp:effectExtent l="0" t="0" r="9525" b="9525"/>
                  <wp:docPr id="145" name="Picture 145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C362B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WA2-38-13b</w:t>
            </w:r>
          </w:p>
        </w:tc>
        <w:tc>
          <w:tcPr>
            <w:tcW w:w="2126" w:type="dxa"/>
            <w:shd w:val="clear" w:color="auto" w:fill="auto"/>
          </w:tcPr>
          <w:p w14:paraId="2D945EC2" w14:textId="77777777" w:rsidR="00C362BC" w:rsidRPr="002057A3" w:rsidRDefault="00C362BC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3003FA6A" w14:textId="77777777" w:rsidR="00C362BC" w:rsidRPr="002057A3" w:rsidRDefault="00C362BC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23AA885B" w14:textId="61DC88FC" w:rsidR="00C362BC" w:rsidRPr="002057A3" w:rsidRDefault="000A41AA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0A41A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0A41A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A41A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ndersenbacteria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603DC859" w14:textId="6558E47B" w:rsidR="00C362BC" w:rsidRPr="002057A3" w:rsidRDefault="00EB2197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ndersenbacteria</w:t>
            </w:r>
            <w:proofErr w:type="spellEnd"/>
          </w:p>
        </w:tc>
      </w:tr>
      <w:tr w:rsidR="00725FF3" w:rsidRPr="002057A3" w14:paraId="614F002C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28FD9E91" w14:textId="6A19D439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proofErr w:type="spellEnd"/>
            <w:r>
              <w:rPr>
                <w:noProof/>
              </w:rPr>
              <w:drawing>
                <wp:inline distT="0" distB="0" distL="0" distR="0" wp14:anchorId="10DCB81F" wp14:editId="7E903E5F">
                  <wp:extent cx="66675" cy="66675"/>
                  <wp:effectExtent l="0" t="0" r="9525" b="9525"/>
                  <wp:docPr id="141" name="Picture 14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accharimonadia</w:t>
            </w:r>
            <w:proofErr w:type="spellEnd"/>
          </w:p>
        </w:tc>
        <w:tc>
          <w:tcPr>
            <w:tcW w:w="2126" w:type="dxa"/>
            <w:shd w:val="clear" w:color="auto" w:fill="auto"/>
          </w:tcPr>
          <w:p w14:paraId="24B8F01A" w14:textId="0B7F9C3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M7</w:t>
            </w:r>
          </w:p>
        </w:tc>
        <w:tc>
          <w:tcPr>
            <w:tcW w:w="1985" w:type="dxa"/>
            <w:shd w:val="clear" w:color="auto" w:fill="auto"/>
          </w:tcPr>
          <w:p w14:paraId="65DFDD99" w14:textId="3998E5B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accharibacteria</w:t>
            </w:r>
            <w:proofErr w:type="spellEnd"/>
          </w:p>
        </w:tc>
        <w:tc>
          <w:tcPr>
            <w:tcW w:w="2693" w:type="dxa"/>
            <w:shd w:val="clear" w:color="auto" w:fill="auto"/>
          </w:tcPr>
          <w:p w14:paraId="584533B6" w14:textId="39B0668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accharibacteria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71DDB3FE" w14:textId="3F594D56" w:rsidR="00725FF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M7</w:t>
            </w:r>
          </w:p>
        </w:tc>
      </w:tr>
      <w:tr w:rsidR="00725FF3" w:rsidRPr="002057A3" w14:paraId="5A7FD33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358EB64" w14:textId="0F0A8BE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22A52569" wp14:editId="3498EB7C">
                  <wp:extent cx="66675" cy="66675"/>
                  <wp:effectExtent l="0" t="0" r="9525" b="9525"/>
                  <wp:docPr id="127" name="Picture 127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6 (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ojkabacteria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2126" w:type="dxa"/>
            <w:shd w:val="clear" w:color="auto" w:fill="auto"/>
            <w:hideMark/>
          </w:tcPr>
          <w:p w14:paraId="654B381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6</w:t>
            </w:r>
          </w:p>
        </w:tc>
        <w:tc>
          <w:tcPr>
            <w:tcW w:w="1985" w:type="dxa"/>
            <w:shd w:val="clear" w:color="auto" w:fill="auto"/>
            <w:hideMark/>
          </w:tcPr>
          <w:p w14:paraId="11B39F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2F12C5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ojka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9401558" w14:textId="3495DF9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Candidate division </w:t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6</w:t>
            </w:r>
          </w:p>
        </w:tc>
      </w:tr>
      <w:tr w:rsidR="00725FF3" w:rsidRPr="002057A3" w14:paraId="134E79CA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4D5F329" w14:textId="40F53AC4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tescibacteria</w:t>
            </w:r>
            <w:r>
              <w:rPr>
                <w:noProof/>
              </w:rPr>
              <w:drawing>
                <wp:inline distT="0" distB="0" distL="0" distR="0" wp14:anchorId="1ADC37DD" wp14:editId="0D57D7C7">
                  <wp:extent cx="66675" cy="66675"/>
                  <wp:effectExtent l="0" t="0" r="9525" b="9525"/>
                  <wp:docPr id="128" name="Picture 12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WE3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4EDE6F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466726E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7E4D7E9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WE3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7DFDF936" w14:textId="301BFDE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atanobacteria</w:t>
            </w:r>
            <w:proofErr w:type="spellEnd"/>
          </w:p>
        </w:tc>
      </w:tr>
      <w:tr w:rsidR="00725FF3" w:rsidRPr="002057A3" w14:paraId="07DC601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95DB65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UC34f</w:t>
            </w:r>
          </w:p>
        </w:tc>
        <w:tc>
          <w:tcPr>
            <w:tcW w:w="2126" w:type="dxa"/>
            <w:shd w:val="clear" w:color="auto" w:fill="auto"/>
            <w:hideMark/>
          </w:tcPr>
          <w:p w14:paraId="5B2830C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AUC34f</w:t>
            </w:r>
          </w:p>
        </w:tc>
        <w:tc>
          <w:tcPr>
            <w:tcW w:w="1985" w:type="dxa"/>
            <w:shd w:val="clear" w:color="auto" w:fill="auto"/>
            <w:hideMark/>
          </w:tcPr>
          <w:p w14:paraId="2FE3CC4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11FDFE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4EDCCE1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F2F386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C60251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lanctomyc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F7C5E3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lanctomycet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613742E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lanctomyce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200EEA3E" w14:textId="4855A81D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lanctomyc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73D213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818849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192CA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076FE56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ibacteria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6ABF48E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ibacter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475D76A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r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79DB43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BD4356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FA46FE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Proteobacteria</w:t>
            </w:r>
          </w:p>
        </w:tc>
        <w:tc>
          <w:tcPr>
            <w:tcW w:w="2126" w:type="dxa"/>
            <w:shd w:val="clear" w:color="auto" w:fill="auto"/>
            <w:hideMark/>
          </w:tcPr>
          <w:p w14:paraId="7266985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roteobacteria</w:t>
            </w:r>
          </w:p>
        </w:tc>
        <w:tc>
          <w:tcPr>
            <w:tcW w:w="1985" w:type="dxa"/>
            <w:shd w:val="clear" w:color="auto" w:fill="auto"/>
            <w:hideMark/>
          </w:tcPr>
          <w:p w14:paraId="64EFE34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roteobacteria</w:t>
            </w:r>
          </w:p>
        </w:tc>
        <w:tc>
          <w:tcPr>
            <w:tcW w:w="2693" w:type="dxa"/>
            <w:shd w:val="clear" w:color="auto" w:fill="auto"/>
            <w:hideMark/>
          </w:tcPr>
          <w:p w14:paraId="61EEFD5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roteobacteria</w:t>
            </w:r>
          </w:p>
        </w:tc>
        <w:tc>
          <w:tcPr>
            <w:tcW w:w="1559" w:type="dxa"/>
            <w:shd w:val="clear" w:color="auto" w:fill="auto"/>
            <w:hideMark/>
          </w:tcPr>
          <w:p w14:paraId="28792D8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8256ED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710EA49" w14:textId="39E2FE5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roteobacteria</w:t>
            </w:r>
            <w:r>
              <w:rPr>
                <w:noProof/>
              </w:rPr>
              <w:drawing>
                <wp:inline distT="0" distB="0" distL="0" distR="0" wp14:anchorId="22955AD7" wp14:editId="56CAB5DB">
                  <wp:extent cx="66675" cy="66675"/>
                  <wp:effectExtent l="0" t="0" r="9525" b="9525"/>
                  <wp:docPr id="129" name="Picture 12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ltaproteobacteria</w:t>
            </w:r>
            <w:proofErr w:type="spellEnd"/>
            <w:r>
              <w:rPr>
                <w:noProof/>
              </w:rPr>
              <w:drawing>
                <wp:inline distT="0" distB="0" distL="0" distR="0" wp14:anchorId="54436C06" wp14:editId="39941306">
                  <wp:extent cx="66675" cy="66675"/>
                  <wp:effectExtent l="0" t="0" r="9525" b="9525"/>
                  <wp:docPr id="130" name="Picture 13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desulfobacterial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4EF8CBC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9ADB82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desulfobacteria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587D9DF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desulfo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62297C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BAFA8AC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F1A9EE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oku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2B4FBB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CEBED9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205BBE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oku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610659CB" w14:textId="12A5800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SP1-6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Candidate division SPAM</w:t>
            </w:r>
          </w:p>
        </w:tc>
      </w:tr>
      <w:tr w:rsidR="00725FF3" w:rsidRPr="002057A3" w14:paraId="78BE1DEE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CE6A5DA" w14:textId="488C2A3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okuba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teria</w:t>
            </w:r>
            <w:proofErr w:type="spellEnd"/>
            <w:r>
              <w:rPr>
                <w:noProof/>
              </w:rPr>
              <w:drawing>
                <wp:inline distT="0" distB="0" distL="0" distR="0" wp14:anchorId="443C7EAF" wp14:editId="5FD4DF55">
                  <wp:extent cx="66675" cy="66675"/>
                  <wp:effectExtent l="0" t="0" r="9525" b="9525"/>
                  <wp:docPr id="131" name="Picture 131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C10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27756E1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C10</w:t>
            </w:r>
          </w:p>
        </w:tc>
        <w:tc>
          <w:tcPr>
            <w:tcW w:w="1985" w:type="dxa"/>
            <w:shd w:val="clear" w:color="auto" w:fill="auto"/>
            <w:hideMark/>
          </w:tcPr>
          <w:p w14:paraId="5F0D56A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1DC206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NC10   </w:t>
            </w:r>
          </w:p>
        </w:tc>
        <w:tc>
          <w:tcPr>
            <w:tcW w:w="1559" w:type="dxa"/>
            <w:shd w:val="clear" w:color="auto" w:fill="auto"/>
            <w:hideMark/>
          </w:tcPr>
          <w:p w14:paraId="37815C4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07D38A9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08F23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saHF231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7E484E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3702094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642B71A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71B4646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FDA50B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EF3728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chekman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C7C80C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F660C5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8F3632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chekm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C2FC66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114622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556DEB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irocha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0ABA7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irochaet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0453B3C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irochae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1A23F7A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pirocha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0E0F498" w14:textId="7A8D09A6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Includes GN05</w:t>
            </w:r>
          </w:p>
        </w:tc>
      </w:tr>
      <w:tr w:rsidR="00725FF3" w:rsidRPr="002057A3" w14:paraId="4080E63F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605700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ynergiste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19A7361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ynergistet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3ED350F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ynergiste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4BD582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ynergiste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58FB6C9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3E851EF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C0DC41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A06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2729ACCF" w14:textId="1561D0D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A06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04D748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2179F7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TA06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6F4DBA1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E10372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C10159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nericutes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6019F9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nericutes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5F7C2EE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nericutes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3A20D453" w14:textId="151AE4B2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enericutes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87E3DA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804B40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F20232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sulfidibacteraeot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5EF0E5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A9BC6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51FB78D" w14:textId="15A7735B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e</w:t>
            </w:r>
            <w:proofErr w:type="spellEnd"/>
            <w:r>
              <w:rPr>
                <w:noProof/>
              </w:rPr>
              <w:drawing>
                <wp:inline distT="0" distB="0" distL="0" distR="0" wp14:anchorId="03209114" wp14:editId="136A61B1">
                  <wp:extent cx="66675" cy="66675"/>
                  <wp:effectExtent l="0" t="0" r="9525" b="9525"/>
                  <wp:docPr id="138" name="Picture 138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quificales</w:t>
            </w:r>
            <w:r>
              <w:rPr>
                <w:noProof/>
              </w:rPr>
              <w:drawing>
                <wp:inline distT="0" distB="0" distL="0" distR="0" wp14:anchorId="1FE9DE52" wp14:editId="6A02B5C5">
                  <wp:extent cx="66675" cy="66675"/>
                  <wp:effectExtent l="0" t="0" r="9525" b="9525"/>
                  <wp:docPr id="139" name="Picture 139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sulfidibacter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CD1646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E60CCC2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77A713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togae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7F571A0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togae</w:t>
            </w:r>
            <w:proofErr w:type="spellEnd"/>
          </w:p>
        </w:tc>
        <w:tc>
          <w:tcPr>
            <w:tcW w:w="1985" w:type="dxa"/>
            <w:shd w:val="clear" w:color="auto" w:fill="auto"/>
            <w:hideMark/>
          </w:tcPr>
          <w:p w14:paraId="4B8F96A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togae</w:t>
            </w:r>
            <w:proofErr w:type="spellEnd"/>
          </w:p>
        </w:tc>
        <w:tc>
          <w:tcPr>
            <w:tcW w:w="2693" w:type="dxa"/>
            <w:shd w:val="clear" w:color="auto" w:fill="auto"/>
            <w:hideMark/>
          </w:tcPr>
          <w:p w14:paraId="5E9453F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hermotogae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B664B39" w14:textId="1C578FE9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54CD53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29BFC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errucomicrobia</w:t>
            </w:r>
          </w:p>
        </w:tc>
        <w:tc>
          <w:tcPr>
            <w:tcW w:w="2126" w:type="dxa"/>
            <w:shd w:val="clear" w:color="auto" w:fill="auto"/>
            <w:hideMark/>
          </w:tcPr>
          <w:p w14:paraId="3531B1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errucomicrobia</w:t>
            </w:r>
          </w:p>
        </w:tc>
        <w:tc>
          <w:tcPr>
            <w:tcW w:w="1985" w:type="dxa"/>
            <w:shd w:val="clear" w:color="auto" w:fill="auto"/>
            <w:hideMark/>
          </w:tcPr>
          <w:p w14:paraId="4E7486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7624425" w14:textId="5932C2E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errucomicrobia</w:t>
            </w:r>
          </w:p>
        </w:tc>
        <w:tc>
          <w:tcPr>
            <w:tcW w:w="1559" w:type="dxa"/>
            <w:shd w:val="clear" w:color="auto" w:fill="auto"/>
            <w:hideMark/>
          </w:tcPr>
          <w:p w14:paraId="3FDD3BD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91ADDD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F9C3E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OR-1</w:t>
            </w:r>
          </w:p>
        </w:tc>
        <w:tc>
          <w:tcPr>
            <w:tcW w:w="2126" w:type="dxa"/>
            <w:shd w:val="clear" w:color="auto" w:fill="auto"/>
            <w:hideMark/>
          </w:tcPr>
          <w:p w14:paraId="780367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5A5BF9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2B3B8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33BB077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11F058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6BE3B8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PS-2</w:t>
            </w:r>
          </w:p>
        </w:tc>
        <w:tc>
          <w:tcPr>
            <w:tcW w:w="2126" w:type="dxa"/>
            <w:shd w:val="clear" w:color="auto" w:fill="auto"/>
            <w:hideMark/>
          </w:tcPr>
          <w:p w14:paraId="4AFDA3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PS-2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7F89493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PS-2   </w:t>
            </w:r>
          </w:p>
        </w:tc>
        <w:tc>
          <w:tcPr>
            <w:tcW w:w="2693" w:type="dxa"/>
            <w:shd w:val="clear" w:color="auto" w:fill="auto"/>
            <w:noWrap/>
            <w:hideMark/>
          </w:tcPr>
          <w:p w14:paraId="50CA020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PS-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70BC413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F5609" w14:paraId="43890340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E2382A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1</w:t>
            </w:r>
          </w:p>
        </w:tc>
        <w:tc>
          <w:tcPr>
            <w:tcW w:w="2126" w:type="dxa"/>
            <w:shd w:val="clear" w:color="auto" w:fill="auto"/>
            <w:hideMark/>
          </w:tcPr>
          <w:p w14:paraId="53590C0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1</w:t>
            </w:r>
          </w:p>
        </w:tc>
        <w:tc>
          <w:tcPr>
            <w:tcW w:w="1985" w:type="dxa"/>
            <w:shd w:val="clear" w:color="auto" w:fill="auto"/>
            <w:hideMark/>
          </w:tcPr>
          <w:p w14:paraId="1A2E499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CC9B8BC" w14:textId="56CEC03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S1</w:t>
            </w:r>
          </w:p>
        </w:tc>
        <w:tc>
          <w:tcPr>
            <w:tcW w:w="1559" w:type="dxa"/>
            <w:shd w:val="clear" w:color="auto" w:fill="auto"/>
            <w:hideMark/>
          </w:tcPr>
          <w:p w14:paraId="61C0FBC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A6FC12F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A4E79E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2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2FA8647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2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6A2334A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63A8859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S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31A13A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6B2472F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1C52FC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4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36B408B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4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33BFDB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624B26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S4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782320E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33EF35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061CD4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Zixibacteria</w:t>
            </w:r>
            <w:proofErr w:type="spellEnd"/>
          </w:p>
        </w:tc>
        <w:tc>
          <w:tcPr>
            <w:tcW w:w="2126" w:type="dxa"/>
            <w:shd w:val="clear" w:color="auto" w:fill="auto"/>
            <w:hideMark/>
          </w:tcPr>
          <w:p w14:paraId="330D430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ED2729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A83B48D" w14:textId="524D7311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Candidate division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Zix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9B22B95" w14:textId="162AECB5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BG-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, GN04, GN15</w:t>
            </w:r>
          </w:p>
        </w:tc>
      </w:tr>
      <w:tr w:rsidR="00725FF3" w:rsidRPr="002057A3" w14:paraId="523D1E8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109D5A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51553B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C1</w:t>
            </w:r>
          </w:p>
        </w:tc>
        <w:tc>
          <w:tcPr>
            <w:tcW w:w="1985" w:type="dxa"/>
            <w:shd w:val="clear" w:color="auto" w:fill="auto"/>
            <w:hideMark/>
          </w:tcPr>
          <w:p w14:paraId="4DD7CE2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B0C7A4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AC1</w:t>
            </w:r>
          </w:p>
        </w:tc>
        <w:tc>
          <w:tcPr>
            <w:tcW w:w="1559" w:type="dxa"/>
            <w:shd w:val="clear" w:color="auto" w:fill="auto"/>
            <w:hideMark/>
          </w:tcPr>
          <w:p w14:paraId="58BC7E1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B0C78D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DC8FE6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72D49BB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6165D32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A636B8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CAB-I</w:t>
            </w:r>
          </w:p>
        </w:tc>
        <w:tc>
          <w:tcPr>
            <w:tcW w:w="1559" w:type="dxa"/>
            <w:shd w:val="clear" w:color="auto" w:fill="auto"/>
            <w:hideMark/>
          </w:tcPr>
          <w:p w14:paraId="7321998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F5609" w14:paraId="3150843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8846FA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6BBC1F4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B08B6D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85A4978" w14:textId="77777777" w:rsidR="00725FF3" w:rsidRPr="00BF113C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</w:pPr>
            <w:r w:rsidRPr="00BF113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  <w:t>Candidate division JL-ETNP-Z39</w:t>
            </w:r>
          </w:p>
        </w:tc>
        <w:tc>
          <w:tcPr>
            <w:tcW w:w="1559" w:type="dxa"/>
            <w:shd w:val="clear" w:color="auto" w:fill="auto"/>
            <w:hideMark/>
          </w:tcPr>
          <w:p w14:paraId="0AC13665" w14:textId="77777777" w:rsidR="00725FF3" w:rsidRPr="00BF113C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</w:pPr>
          </w:p>
        </w:tc>
      </w:tr>
      <w:tr w:rsidR="00725FF3" w:rsidRPr="002057A3" w14:paraId="600D41C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8EC8B9D" w14:textId="77777777" w:rsidR="00725FF3" w:rsidRPr="00BF113C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25B5063D" w14:textId="77777777" w:rsidR="00725FF3" w:rsidRPr="00BF113C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CBD23E9" w14:textId="77777777" w:rsidR="00725FF3" w:rsidRPr="00BF113C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fr-BE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6F175BA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D3-62</w:t>
            </w:r>
          </w:p>
        </w:tc>
        <w:tc>
          <w:tcPr>
            <w:tcW w:w="1559" w:type="dxa"/>
            <w:shd w:val="clear" w:color="auto" w:fill="auto"/>
            <w:hideMark/>
          </w:tcPr>
          <w:p w14:paraId="6E236CA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DA3FA48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7A13EC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7FF2C0D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EDDFDA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558FD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pj58rc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01FC786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28DF9BB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6C5877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02EA622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74C54DE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04ABD4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SA1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E4B872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6D3AA12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6BB244B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3103DD4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7C4CC5B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284A881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SA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E5325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339F3EA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512E28C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72E037F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ED08D8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1D212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SB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331E0F3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5BE8AA5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CDDE28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77481D1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2492246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158C2E4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KSB4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3DD955D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14A5457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1168EB3" w14:textId="78BAD44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Polyphyletic 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796D363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PL-UPA2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6DC546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4220BB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NPL-UPA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6928E79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FDBE2FB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B92736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3C633D6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46371E0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B88310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NT-B4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2CD0F9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E50888B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19F89D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2077714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2141231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AEBAD4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OP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1E625B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1535CC3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329303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4CE7144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5801DC9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A7906F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OP4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700D17B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C7F9C00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361A6EC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2F19464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77AAC8A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6DE13A0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OP6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747B628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40C4230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0690867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718259B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30B9ACC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E27527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OP7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2594AF0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00370F6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5541BA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36B6BFC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BE8CA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C9A5A7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OS-K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88E23E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0B7B1B2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F1181B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DAAC02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7A9A23C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065B8F6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RF3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0199B4B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77D9E19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228B6E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0EFCCA7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2EEFD1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756F7D9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SAM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51319DC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D6E809A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6CFF8F5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232C08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6B3BD5C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gridSpan w:val="2"/>
            <w:shd w:val="clear" w:color="auto" w:fill="auto"/>
            <w:noWrap/>
            <w:hideMark/>
          </w:tcPr>
          <w:p w14:paraId="7184C46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Sediment-1   </w:t>
            </w:r>
          </w:p>
        </w:tc>
      </w:tr>
      <w:tr w:rsidR="00725FF3" w:rsidRPr="002057A3" w14:paraId="7612F1F4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634852C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689DB83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05B23C0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gridSpan w:val="2"/>
            <w:shd w:val="clear" w:color="auto" w:fill="auto"/>
            <w:noWrap/>
            <w:hideMark/>
          </w:tcPr>
          <w:p w14:paraId="21B69F8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Sediment-2   </w:t>
            </w:r>
          </w:p>
        </w:tc>
      </w:tr>
      <w:tr w:rsidR="00725FF3" w:rsidRPr="002057A3" w14:paraId="128F5D15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FD91DC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757D96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603CC95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gridSpan w:val="2"/>
            <w:shd w:val="clear" w:color="auto" w:fill="auto"/>
            <w:noWrap/>
            <w:hideMark/>
          </w:tcPr>
          <w:p w14:paraId="1704146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Sediment-3   </w:t>
            </w:r>
          </w:p>
        </w:tc>
      </w:tr>
      <w:tr w:rsidR="00725FF3" w:rsidRPr="002057A3" w14:paraId="64002643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0F2A1C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1736380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160F1B8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gridSpan w:val="2"/>
            <w:shd w:val="clear" w:color="auto" w:fill="auto"/>
            <w:noWrap/>
            <w:hideMark/>
          </w:tcPr>
          <w:p w14:paraId="5C9F3D5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Sediment-4   </w:t>
            </w:r>
          </w:p>
        </w:tc>
      </w:tr>
      <w:tr w:rsidR="00725FF3" w:rsidRPr="002057A3" w14:paraId="238E5517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4C8D05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6EECC4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221F1B0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1E5BC81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TG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4217BBD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736AD55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66324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4476781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0FEA240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247535A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VC2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3F980CF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FFAF62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7A47FE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1CCB9B9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A1C74B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40B6D5F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OR-3   </w:t>
            </w:r>
          </w:p>
        </w:tc>
        <w:tc>
          <w:tcPr>
            <w:tcW w:w="1559" w:type="dxa"/>
            <w:shd w:val="clear" w:color="auto" w:fill="auto"/>
            <w:hideMark/>
          </w:tcPr>
          <w:p w14:paraId="413C439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070BD7A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19C1929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322106E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38122B7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PS-1   </w:t>
            </w:r>
          </w:p>
        </w:tc>
        <w:tc>
          <w:tcPr>
            <w:tcW w:w="2693" w:type="dxa"/>
            <w:shd w:val="clear" w:color="auto" w:fill="auto"/>
            <w:noWrap/>
            <w:hideMark/>
          </w:tcPr>
          <w:p w14:paraId="2C1AA83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PS-1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15B3DEA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1DB8CF0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021B5E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84B5A4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S5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5DD3DC4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23B6018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S5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1866912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627457E2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EBAB21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6B502E6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noWrap/>
            <w:hideMark/>
          </w:tcPr>
          <w:p w14:paraId="7E11B2E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080A629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WYO   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1175777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7A216A9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245C628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073C9E5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ZB3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3B92A25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ZB3</w:t>
            </w:r>
          </w:p>
        </w:tc>
        <w:tc>
          <w:tcPr>
            <w:tcW w:w="2693" w:type="dxa"/>
            <w:shd w:val="clear" w:color="auto" w:fill="auto"/>
            <w:noWrap/>
            <w:hideMark/>
          </w:tcPr>
          <w:p w14:paraId="036B4C7D" w14:textId="51AFA98C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gulisbacteria</w:t>
            </w:r>
            <w:proofErr w:type="spellEnd"/>
            <w:r>
              <w:rPr>
                <w:noProof/>
              </w:rPr>
              <w:drawing>
                <wp:inline distT="0" distB="0" distL="0" distR="0" wp14:anchorId="468C920E" wp14:editId="19CC0193">
                  <wp:extent cx="66675" cy="66675"/>
                  <wp:effectExtent l="0" t="0" r="9525" b="9525"/>
                  <wp:docPr id="140" name="Picture 140" descr=";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;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75" cy="66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arinamargulis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4661F93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B63CC2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04C11E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6157DA2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0259FBF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1230F3C" w14:textId="4B0BDED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byssu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90C63F7" w14:textId="338E48C0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A600A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URF-CP-1</w:t>
            </w:r>
          </w:p>
        </w:tc>
      </w:tr>
      <w:tr w:rsidR="00725FF3" w:rsidRPr="002057A3" w14:paraId="515107F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E9CC53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1F45E9E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582B1B7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08CA325A" w14:textId="0A7D4B28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Aureabacteria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  <w:hideMark/>
          </w:tcPr>
          <w:p w14:paraId="4FFA530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27BFB51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CAA89C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25759B3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BCFB49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A4EEBA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oate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0B247D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EDE0A36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965534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5F399AF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3FFC034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217729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Delong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18931D7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3FAC947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D4559F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0899EB6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3E93DA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75EF7BC5" w14:textId="68F11B33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Fermenti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7F6C2C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FAD89E3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F15C18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60AD634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76C7815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EB92CC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lass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0F705F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56CB3A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5F8F8E2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214E28F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E86F20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2A01113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Gold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05FEA78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1AD3C5D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063461C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22973EB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F4EF51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31E173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andelsman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246CEC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2D6A82" w:rsidRPr="002057A3" w14:paraId="58D826D0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1613681F" w14:textId="48D349EB" w:rsidR="00C020FD" w:rsidRPr="002057A3" w:rsidRDefault="00C020FD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lyphyletic</w:t>
            </w:r>
          </w:p>
        </w:tc>
        <w:tc>
          <w:tcPr>
            <w:tcW w:w="2126" w:type="dxa"/>
            <w:shd w:val="clear" w:color="auto" w:fill="auto"/>
          </w:tcPr>
          <w:p w14:paraId="018E3C77" w14:textId="77777777" w:rsidR="002D6A82" w:rsidRPr="002057A3" w:rsidRDefault="002D6A82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48B2547B" w14:textId="77777777" w:rsidR="002D6A82" w:rsidRPr="002057A3" w:rsidRDefault="002D6A82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7C5FD5D0" w14:textId="5A10DDAB" w:rsidR="002D6A82" w:rsidRPr="002057A3" w:rsidRDefault="002D6A82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D6A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D6A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D6A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Niyogibacteria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39A7DC8" w14:textId="77777777" w:rsidR="002D6A82" w:rsidRPr="002057A3" w:rsidRDefault="002D6A82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157F6E5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778C5E3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5F07BEEB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734344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8C6921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Riflebacter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4E021D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B873A0B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EEBF85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4DA40F41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29EA1A0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14F5BAE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E0243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umerlaeot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32106F3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F2309" w:rsidRPr="002057A3" w14:paraId="0FC4FFC7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3E705BAC" w14:textId="5401C270" w:rsidR="008F2309" w:rsidRPr="002057A3" w:rsidRDefault="008F230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lyphyletic</w:t>
            </w:r>
          </w:p>
        </w:tc>
        <w:tc>
          <w:tcPr>
            <w:tcW w:w="2126" w:type="dxa"/>
            <w:shd w:val="clear" w:color="auto" w:fill="auto"/>
          </w:tcPr>
          <w:p w14:paraId="7779A55A" w14:textId="77777777" w:rsidR="008F2309" w:rsidRPr="002057A3" w:rsidRDefault="008F230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10C95806" w14:textId="77777777" w:rsidR="008F2309" w:rsidRPr="002057A3" w:rsidRDefault="008F230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17428811" w14:textId="63578285" w:rsidR="008F2309" w:rsidRPr="002057A3" w:rsidRDefault="008F230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ung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</w:tcPr>
          <w:p w14:paraId="6E6ABC41" w14:textId="77777777" w:rsidR="008F2309" w:rsidRPr="002057A3" w:rsidRDefault="008F230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35B59" w:rsidRPr="002057A3" w14:paraId="4F6EEB28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51BF260C" w14:textId="77777777" w:rsidR="00835B59" w:rsidRPr="002057A3" w:rsidRDefault="00835B5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2D238608" w14:textId="77777777" w:rsidR="00835B59" w:rsidRPr="002057A3" w:rsidRDefault="00835B5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46D9BB6B" w14:textId="77777777" w:rsidR="00835B59" w:rsidRPr="002057A3" w:rsidRDefault="00835B5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29F7E1E5" w14:textId="55B7EC23" w:rsidR="00835B59" w:rsidRPr="002057A3" w:rsidRDefault="00835B5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aga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</w:tcPr>
          <w:p w14:paraId="25A1E8DB" w14:textId="77777777" w:rsidR="00835B59" w:rsidRPr="002057A3" w:rsidRDefault="00835B59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6B37F0" w:rsidRPr="002057A3" w14:paraId="18A0FFD7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0E230549" w14:textId="0BC9372C" w:rsidR="006B37F0" w:rsidRPr="002057A3" w:rsidRDefault="006B37F0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lyphyletic</w:t>
            </w:r>
          </w:p>
        </w:tc>
        <w:tc>
          <w:tcPr>
            <w:tcW w:w="2126" w:type="dxa"/>
            <w:shd w:val="clear" w:color="auto" w:fill="auto"/>
          </w:tcPr>
          <w:p w14:paraId="708E8BC5" w14:textId="77777777" w:rsidR="006B37F0" w:rsidRPr="002057A3" w:rsidRDefault="006B37F0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279504FF" w14:textId="77777777" w:rsidR="006B37F0" w:rsidRPr="002057A3" w:rsidRDefault="006B37F0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1AED6B01" w14:textId="7F5885FB" w:rsidR="006B37F0" w:rsidRPr="002057A3" w:rsidRDefault="006B37F0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Taylor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</w:tcPr>
          <w:p w14:paraId="212EB9F7" w14:textId="77777777" w:rsidR="006B37F0" w:rsidRPr="002057A3" w:rsidRDefault="006B37F0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1864EF" w:rsidRPr="002057A3" w14:paraId="297A811B" w14:textId="77777777" w:rsidTr="00C9322C">
        <w:trPr>
          <w:trHeight w:val="227"/>
        </w:trPr>
        <w:tc>
          <w:tcPr>
            <w:tcW w:w="4198" w:type="dxa"/>
            <w:shd w:val="clear" w:color="auto" w:fill="auto"/>
          </w:tcPr>
          <w:p w14:paraId="28EE6913" w14:textId="3573A978" w:rsidR="001864EF" w:rsidRPr="002057A3" w:rsidRDefault="001864EF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Polyphyletic</w:t>
            </w:r>
          </w:p>
        </w:tc>
        <w:tc>
          <w:tcPr>
            <w:tcW w:w="2126" w:type="dxa"/>
            <w:shd w:val="clear" w:color="auto" w:fill="auto"/>
          </w:tcPr>
          <w:p w14:paraId="5D41D425" w14:textId="77777777" w:rsidR="001864EF" w:rsidRPr="002057A3" w:rsidRDefault="001864EF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</w:tcPr>
          <w:p w14:paraId="41746BE7" w14:textId="77777777" w:rsidR="001864EF" w:rsidRPr="002057A3" w:rsidRDefault="001864EF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</w:tcPr>
          <w:p w14:paraId="2A5C5C4E" w14:textId="12C53765" w:rsidR="001864EF" w:rsidRPr="002057A3" w:rsidRDefault="001864EF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ildermuth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</w:tcPr>
          <w:p w14:paraId="344DD894" w14:textId="77777777" w:rsidR="001864EF" w:rsidRPr="002057A3" w:rsidRDefault="001864EF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4A72DC18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4DCA802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6CA32EE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4B4C6DB3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E19550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e division CPR1</w:t>
            </w:r>
          </w:p>
        </w:tc>
        <w:tc>
          <w:tcPr>
            <w:tcW w:w="1559" w:type="dxa"/>
            <w:shd w:val="clear" w:color="auto" w:fill="auto"/>
            <w:noWrap/>
            <w:hideMark/>
          </w:tcPr>
          <w:p w14:paraId="3CDECD3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626BEDD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9790C6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33DD99F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H-178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57679A2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C92923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5DFFB74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FEE08F4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6E233EC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592C898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CA3D43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5411C861" w14:textId="40BEDB6E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Kryptonia</w:t>
            </w:r>
            <w:proofErr w:type="spellEnd"/>
          </w:p>
        </w:tc>
        <w:tc>
          <w:tcPr>
            <w:tcW w:w="1559" w:type="dxa"/>
            <w:shd w:val="clear" w:color="auto" w:fill="auto"/>
            <w:hideMark/>
          </w:tcPr>
          <w:p w14:paraId="49410F2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01FFBBE6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9DA59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8AEFDF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LDI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4C50D3F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53E0037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53F1E58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E20DCD5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4AD8151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EADBF1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MVS-104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4A89AF6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1F19C8AC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3B343D4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320B6D85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2DC4CF1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724A6F6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SC4</w:t>
            </w:r>
          </w:p>
        </w:tc>
        <w:tc>
          <w:tcPr>
            <w:tcW w:w="1985" w:type="dxa"/>
            <w:shd w:val="clear" w:color="auto" w:fill="auto"/>
            <w:hideMark/>
          </w:tcPr>
          <w:p w14:paraId="2CA11438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3A91729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78E631A5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79AD98AE" w14:textId="77777777" w:rsidTr="00C9322C">
        <w:trPr>
          <w:trHeight w:val="227"/>
        </w:trPr>
        <w:tc>
          <w:tcPr>
            <w:tcW w:w="4198" w:type="dxa"/>
            <w:shd w:val="clear" w:color="auto" w:fill="auto"/>
            <w:noWrap/>
            <w:hideMark/>
          </w:tcPr>
          <w:p w14:paraId="7B75546A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5F34633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VHS-B3-43</w:t>
            </w:r>
          </w:p>
        </w:tc>
        <w:tc>
          <w:tcPr>
            <w:tcW w:w="1985" w:type="dxa"/>
            <w:shd w:val="clear" w:color="auto" w:fill="auto"/>
            <w:noWrap/>
            <w:hideMark/>
          </w:tcPr>
          <w:p w14:paraId="77CE0BD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noWrap/>
            <w:hideMark/>
          </w:tcPr>
          <w:p w14:paraId="36AA1EE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559" w:type="dxa"/>
            <w:shd w:val="clear" w:color="auto" w:fill="auto"/>
            <w:noWrap/>
            <w:hideMark/>
          </w:tcPr>
          <w:p w14:paraId="3770B3C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2703076A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13C73EA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126" w:type="dxa"/>
            <w:shd w:val="clear" w:color="auto" w:fill="auto"/>
            <w:hideMark/>
          </w:tcPr>
          <w:p w14:paraId="5DBC493D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985" w:type="dxa"/>
            <w:shd w:val="clear" w:color="auto" w:fill="auto"/>
            <w:hideMark/>
          </w:tcPr>
          <w:p w14:paraId="1B529390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693" w:type="dxa"/>
            <w:shd w:val="clear" w:color="auto" w:fill="auto"/>
            <w:hideMark/>
          </w:tcPr>
          <w:p w14:paraId="49F3AC17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all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241DD1B6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725FF3" w:rsidRPr="002057A3" w14:paraId="58EFD0BE" w14:textId="77777777" w:rsidTr="00C9322C">
        <w:trPr>
          <w:trHeight w:val="227"/>
        </w:trPr>
        <w:tc>
          <w:tcPr>
            <w:tcW w:w="4198" w:type="dxa"/>
            <w:shd w:val="clear" w:color="auto" w:fill="auto"/>
            <w:hideMark/>
          </w:tcPr>
          <w:p w14:paraId="3A402E3F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lastRenderedPageBreak/>
              <w:t> </w:t>
            </w:r>
          </w:p>
        </w:tc>
        <w:tc>
          <w:tcPr>
            <w:tcW w:w="2126" w:type="dxa"/>
            <w:shd w:val="clear" w:color="auto" w:fill="auto"/>
            <w:hideMark/>
          </w:tcPr>
          <w:p w14:paraId="4B3AFE54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 </w:t>
            </w:r>
          </w:p>
        </w:tc>
        <w:tc>
          <w:tcPr>
            <w:tcW w:w="1985" w:type="dxa"/>
            <w:shd w:val="clear" w:color="auto" w:fill="auto"/>
            <w:hideMark/>
          </w:tcPr>
          <w:p w14:paraId="313BB562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 </w:t>
            </w:r>
          </w:p>
        </w:tc>
        <w:tc>
          <w:tcPr>
            <w:tcW w:w="2693" w:type="dxa"/>
            <w:shd w:val="clear" w:color="auto" w:fill="auto"/>
            <w:hideMark/>
          </w:tcPr>
          <w:p w14:paraId="5AAA3469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Candidatus</w:t>
            </w:r>
            <w:proofErr w:type="spellEnd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Wirthbacteria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hideMark/>
          </w:tcPr>
          <w:p w14:paraId="4EA988BE" w14:textId="77777777" w:rsidR="00725FF3" w:rsidRPr="002057A3" w:rsidRDefault="00725FF3" w:rsidP="00725FF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</w:pPr>
            <w:r w:rsidRPr="002057A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GB"/>
              </w:rPr>
              <w:t> </w:t>
            </w:r>
          </w:p>
        </w:tc>
      </w:tr>
    </w:tbl>
    <w:p w14:paraId="0327DC33" w14:textId="77777777" w:rsidR="00157ACD" w:rsidRPr="00EA73C8" w:rsidRDefault="00157ACD" w:rsidP="00157ACD">
      <w:pPr>
        <w:spacing w:after="0" w:line="240" w:lineRule="auto"/>
        <w:rPr>
          <w:rFonts w:ascii="Times New Roman" w:hAnsi="Times New Roman" w:cs="Times New Roman"/>
          <w:lang w:val="en-GB"/>
        </w:rPr>
      </w:pPr>
    </w:p>
    <w:p w14:paraId="2B373578" w14:textId="0EE9F25D" w:rsidR="006B4EF1" w:rsidRPr="00EA73C8" w:rsidRDefault="001B78B7" w:rsidP="004C77A1">
      <w:pPr>
        <w:spacing w:after="0"/>
        <w:rPr>
          <w:rFonts w:ascii="Times New Roman" w:hAnsi="Times New Roman" w:cs="Times New Roman"/>
          <w:lang w:val="en-GB"/>
        </w:rPr>
      </w:pPr>
      <w:r w:rsidRPr="00EA73C8">
        <w:rPr>
          <w:rFonts w:ascii="Times New Roman" w:hAnsi="Times New Roman" w:cs="Times New Roman"/>
          <w:vertAlign w:val="superscript"/>
          <w:lang w:val="en-GB"/>
        </w:rPr>
        <w:t>a</w:t>
      </w:r>
      <w:r w:rsidR="00E80120" w:rsidRPr="00EA73C8">
        <w:rPr>
          <w:rFonts w:ascii="Times New Roman" w:hAnsi="Times New Roman" w:cs="Times New Roman"/>
          <w:lang w:val="en-GB"/>
        </w:rPr>
        <w:t xml:space="preserve"> </w:t>
      </w:r>
      <w:r w:rsidR="004C77A1" w:rsidRPr="00EA73C8">
        <w:rPr>
          <w:rFonts w:ascii="Times New Roman" w:hAnsi="Times New Roman" w:cs="Times New Roman"/>
          <w:lang w:val="en-GB"/>
        </w:rPr>
        <w:t>The following phylum-level groups have be</w:t>
      </w:r>
      <w:r w:rsidR="00157ACD" w:rsidRPr="00EA73C8">
        <w:rPr>
          <w:rFonts w:ascii="Times New Roman" w:hAnsi="Times New Roman" w:cs="Times New Roman"/>
          <w:lang w:val="en-GB"/>
        </w:rPr>
        <w:t>e</w:t>
      </w:r>
      <w:r w:rsidR="00955B48" w:rsidRPr="00EA73C8">
        <w:rPr>
          <w:rFonts w:ascii="Times New Roman" w:hAnsi="Times New Roman" w:cs="Times New Roman"/>
          <w:lang w:val="en-GB"/>
        </w:rPr>
        <w:t>n proposed</w:t>
      </w:r>
      <w:r w:rsidR="004C77A1" w:rsidRPr="00EA73C8">
        <w:rPr>
          <w:rFonts w:ascii="Times New Roman" w:hAnsi="Times New Roman" w:cs="Times New Roman"/>
          <w:lang w:val="en-GB"/>
        </w:rPr>
        <w:t xml:space="preserve"> but the names are not listed in any of the fo</w:t>
      </w:r>
      <w:r w:rsidR="00955CC2" w:rsidRPr="00EA73C8">
        <w:rPr>
          <w:rFonts w:ascii="Times New Roman" w:hAnsi="Times New Roman" w:cs="Times New Roman"/>
          <w:lang w:val="en-GB"/>
        </w:rPr>
        <w:t xml:space="preserve">ur databases: </w:t>
      </w:r>
      <w:r w:rsidR="004C77A1" w:rsidRPr="00EA73C8">
        <w:rPr>
          <w:rFonts w:ascii="Times New Roman" w:hAnsi="Times New Roman" w:cs="Times New Roman"/>
          <w:lang w:val="en-GB"/>
        </w:rPr>
        <w:t xml:space="preserve">Guyamas1 </w:t>
      </w:r>
      <w:r w:rsidR="00E133D2" w:rsidRPr="00EA73C8">
        <w:rPr>
          <w:rFonts w:ascii="Times New Roman" w:hAnsi="Times New Roman" w:cs="Times New Roman"/>
          <w:lang w:val="en-GB"/>
        </w:rPr>
        <w:fldChar w:fldCharType="begin"/>
      </w:r>
      <w:r w:rsidR="00E133D2" w:rsidRPr="00EA73C8">
        <w:rPr>
          <w:rFonts w:ascii="Times New Roman" w:hAnsi="Times New Roman" w:cs="Times New Roman"/>
          <w:lang w:val="en-GB"/>
        </w:rPr>
        <w:instrText xml:space="preserve"> ADDIN EN.CITE &lt;End</w:instrText>
      </w:r>
      <w:r w:rsidR="00E133D2" w:rsidRPr="00EA73C8">
        <w:rPr>
          <w:rFonts w:ascii="Times New Roman" w:hAnsi="Times New Roman" w:cs="Times New Roman"/>
          <w:lang w:val="en-US"/>
        </w:rPr>
        <w:instrText>Note&gt;&lt;Cite&gt;&lt;Author&gt;Teske&lt;/Author&gt;&lt;Year&gt;2002&lt;/Year&gt;&lt;RecNum&gt;958&lt;/RecNum&gt;&lt;DisplayText&gt;(Teske et al., 2002)&lt;/DisplayText&gt;&lt;record&gt;&lt;rec-number&gt;958&lt;/rec-number&gt;&lt;foreign-keys&gt;&lt;key app="EN" db-id="a2zsarfeqrfprpewpzd525wkrwev2weaw2w5" timestamp="1484841532"&gt;958&lt;/key&gt;&lt;/foreign-keys&gt;&lt;ref-type name="Journal Article"&gt;17&lt;/ref-type&gt;&lt;contributors&gt;&lt;authors&gt;&lt;author&gt;Teske, Andreas&lt;/author&gt;&lt;author&gt;Hinrichs, Kai-Uwe&lt;/author&gt;&lt;author&gt;Edgcomb, Virginia&lt;/author&gt;&lt;author&gt;de Vera Gomez, Alvin&lt;/author&gt;&lt;author&gt;Kysela, David&lt;/author&gt;&lt;author&gt;Sylva, Sean P.&lt;/author&gt;&lt;author&gt;Sogin, Mitchell L.&lt;/author&gt;&lt;author&gt;Jannasch, Holger W.&lt;/author&gt;&lt;/authors&gt;&lt;/contributors&gt;&lt;titles&gt;&lt;title&gt;Microbial Diversity of Hydrothermal Sediments in the Guaymas Basin: Evidence for Anaerobic Methanotrophic Communities&lt;/title&gt;&lt;secondary-title&gt;Applied and Environmental Microbiology&lt;/secondary-title&gt;&lt;/titles&gt;&lt;periodical&gt;&lt;full-title&gt;Applied and Environmental Microbiology&lt;/full-title&gt;&lt;/periodical&gt;&lt;pages&gt;1994-2007&lt;/pages&gt;&lt;volume&gt;68&lt;/volume&gt;&lt;number&gt;4&lt;/</w:instrText>
      </w:r>
      <w:r w:rsidR="00E133D2" w:rsidRPr="00EA73C8">
        <w:rPr>
          <w:rFonts w:ascii="Times New Roman" w:hAnsi="Times New Roman" w:cs="Times New Roman"/>
          <w:lang w:val="en-GB"/>
        </w:rPr>
        <w:instrText>number&gt;&lt;dates&gt;&lt;year&gt;2002&lt;/year&gt;&lt;pub-dates&gt;&lt;date&gt;09/27/received&amp;#xD;01/25/accepted&lt;/date&gt;&lt;/pub-dates&gt;&lt;/dates&gt;&lt;publisher&gt;American Society for Microbiology&lt;/publisher&gt;&lt;isbn&gt;0099-2240&amp;#xD;1098-5336&lt;/isbn&gt;&lt;accession-num&gt;PMC123873&lt;/accession-num&gt;&lt;urls&gt;&lt;related-urls&gt;&lt;url&gt;http://www.ncbi.nlm.nih.gov/pmc/articles/PMC123873/&lt;/url&gt;&lt;/related-urls&gt;&lt;/urls&gt;&lt;electronic-resource-num&gt;10.1128/AEM.68.4.1994-2007.2002&lt;/electronic-resource-num&gt;&lt;remote-database-name&gt;PMC&lt;/remote-database-name&gt;&lt;/record&gt;&lt;/Cite&gt;&lt;/EndNote&gt;</w:instrText>
      </w:r>
      <w:r w:rsidR="00E133D2" w:rsidRPr="00EA73C8">
        <w:rPr>
          <w:rFonts w:ascii="Times New Roman" w:hAnsi="Times New Roman" w:cs="Times New Roman"/>
          <w:lang w:val="en-GB"/>
        </w:rPr>
        <w:fldChar w:fldCharType="separate"/>
      </w:r>
      <w:r w:rsidR="00E133D2" w:rsidRPr="00EA73C8">
        <w:rPr>
          <w:rFonts w:ascii="Times New Roman" w:hAnsi="Times New Roman" w:cs="Times New Roman"/>
          <w:noProof/>
          <w:lang w:val="en-GB"/>
        </w:rPr>
        <w:t>(Teske et al., 2002)</w:t>
      </w:r>
      <w:r w:rsidR="00E133D2" w:rsidRPr="00EA73C8">
        <w:rPr>
          <w:rFonts w:ascii="Times New Roman" w:hAnsi="Times New Roman" w:cs="Times New Roman"/>
          <w:lang w:val="en-GB"/>
        </w:rPr>
        <w:fldChar w:fldCharType="end"/>
      </w:r>
      <w:r w:rsidR="00DF37E5" w:rsidRPr="00EA73C8">
        <w:rPr>
          <w:rFonts w:ascii="Times New Roman" w:hAnsi="Times New Roman" w:cs="Times New Roman"/>
          <w:lang w:val="en-GB"/>
        </w:rPr>
        <w:t xml:space="preserve"> </w:t>
      </w:r>
      <w:r w:rsidR="004C77A1" w:rsidRPr="00EA73C8">
        <w:rPr>
          <w:rFonts w:ascii="Times New Roman" w:hAnsi="Times New Roman" w:cs="Times New Roman"/>
          <w:lang w:val="en-GB"/>
        </w:rPr>
        <w:t xml:space="preserve">and SC3 </w:t>
      </w:r>
      <w:r w:rsidR="000A13C6" w:rsidRPr="00EA73C8">
        <w:rPr>
          <w:rFonts w:ascii="Times New Roman" w:hAnsi="Times New Roman" w:cs="Times New Roman"/>
          <w:lang w:val="en-GB"/>
        </w:rPr>
        <w:fldChar w:fldCharType="begin"/>
      </w:r>
      <w:r w:rsidR="000A13C6" w:rsidRPr="00EA73C8">
        <w:rPr>
          <w:rFonts w:ascii="Times New Roman" w:hAnsi="Times New Roman" w:cs="Times New Roman"/>
          <w:lang w:val="en-GB"/>
        </w:rPr>
        <w:instrText xml:space="preserve"> ADDIN EN.CITE &lt;EndNote&gt;&lt;Cite&gt;&lt;Author&gt;Dunbar&lt;/Author&gt;&lt;Year&gt;2002&lt;/Year&gt;&lt;RecNum&gt;977&lt;/RecNum&gt;&lt;DisplayText&gt;(Dunbar et al., 2002)&lt;/DisplayText&gt;&lt;record&gt;&lt;rec-number&gt;977&lt;/rec-number&gt;&lt;foreign-keys&gt;&lt;key app="EN" db-id="a2zsarfeqrfprpewpzd525wkrwev2weaw2w5" timestamp="1484845865"&gt;977&lt;/key&gt;&lt;/foreign-keys&gt;&lt;ref-type name="Journal Article"&gt;17&lt;/ref-type&gt;&lt;contributors&gt;&lt;authors&gt;&lt;author&gt;Dunbar, John&lt;/author&gt;&lt;author&gt;Barns, Susan M.&lt;/author&gt;&lt;author&gt;Ticknor, Lawrence O.&lt;/author&gt;&lt;author&gt;Kuske, Cheryl R.&lt;/author&gt;&lt;/authors&gt;&lt;/contributors&gt;&lt;titles&gt;&lt;title&gt;Empirical and Theoretical Bacterial Diversity in Four Arizona Soils&lt;/title&gt;&lt;secondary-title&gt;Applied and Environmental Microbiology&lt;/secondary-title&gt;&lt;/titles&gt;&lt;periodical&gt;&lt;full-title&gt;Applied and Environmental Microbiology&lt;/full-title&gt;&lt;/periodical&gt;&lt;pages&gt;3035-3045&lt;/pages&gt;&lt;volume&gt;68&lt;/volume&gt;&lt;number&gt;6&lt;/number&gt;&lt;dates&gt;&lt;year&gt;2002&lt;/year&gt;&lt;pub-dates&gt;&lt;date&gt;12/03/received&amp;#xD;02/22/accepted&lt;/date&gt;&lt;/pub-dates&gt;&lt;/dates&gt;&lt;publisher&gt;American Society for Microbiology&lt;/publisher&gt;&lt;isbn&gt;0099-2240&amp;#xD;1098-5336&lt;/isbn&gt;&lt;accession-num&gt;PMC123964&lt;/accession-num&gt;&lt;urls&gt;&lt;related-urls&gt;&lt;url&gt;http://www.ncbi.nlm.nih.gov/pmc/articles/PMC123964/&lt;/url&gt;&lt;/related-urls&gt;&lt;/urls&gt;&lt;electronic-resource-num&gt;10.1128/AEM.68.6.3035-3045.2002&lt;/electronic-resource-num&gt;&lt;remote-database-name&gt;PMC&lt;/remote-database-name&gt;&lt;/record&gt;&lt;/Cite&gt;&lt;/EndNote&gt;</w:instrText>
      </w:r>
      <w:r w:rsidR="000A13C6" w:rsidRPr="00EA73C8">
        <w:rPr>
          <w:rFonts w:ascii="Times New Roman" w:hAnsi="Times New Roman" w:cs="Times New Roman"/>
          <w:lang w:val="en-GB"/>
        </w:rPr>
        <w:fldChar w:fldCharType="separate"/>
      </w:r>
      <w:r w:rsidR="000A13C6" w:rsidRPr="00EA73C8">
        <w:rPr>
          <w:rFonts w:ascii="Times New Roman" w:hAnsi="Times New Roman" w:cs="Times New Roman"/>
          <w:noProof/>
          <w:lang w:val="en-GB"/>
        </w:rPr>
        <w:t>(Dunbar et al., 2002)</w:t>
      </w:r>
      <w:r w:rsidR="000A13C6" w:rsidRPr="00EA73C8">
        <w:rPr>
          <w:rFonts w:ascii="Times New Roman" w:hAnsi="Times New Roman" w:cs="Times New Roman"/>
          <w:lang w:val="en-GB"/>
        </w:rPr>
        <w:fldChar w:fldCharType="end"/>
      </w:r>
      <w:r w:rsidR="004C77A1" w:rsidRPr="00EA73C8">
        <w:rPr>
          <w:rFonts w:ascii="Times New Roman" w:hAnsi="Times New Roman" w:cs="Times New Roman"/>
          <w:lang w:val="en-GB"/>
        </w:rPr>
        <w:t>.</w:t>
      </w:r>
    </w:p>
    <w:p w14:paraId="2364EE2A" w14:textId="1D863AF8" w:rsidR="002B0F94" w:rsidRPr="00EA73C8" w:rsidRDefault="00E80120" w:rsidP="004C77A1">
      <w:pPr>
        <w:spacing w:after="0"/>
        <w:rPr>
          <w:rFonts w:ascii="Times New Roman" w:hAnsi="Times New Roman" w:cs="Times New Roman"/>
          <w:lang w:val="fr-BE"/>
        </w:rPr>
      </w:pPr>
      <w:r w:rsidRPr="00EA73C8">
        <w:rPr>
          <w:rFonts w:ascii="Times New Roman" w:hAnsi="Times New Roman" w:cs="Times New Roman"/>
          <w:vertAlign w:val="superscript"/>
          <w:lang w:val="en-GB"/>
        </w:rPr>
        <w:t>b</w:t>
      </w:r>
      <w:r w:rsidRPr="00EA73C8">
        <w:rPr>
          <w:rFonts w:ascii="Times New Roman" w:hAnsi="Times New Roman" w:cs="Times New Roman"/>
          <w:lang w:val="en-GB"/>
        </w:rPr>
        <w:t xml:space="preserve"> References for databases used: SILVA 132</w:t>
      </w:r>
      <w:r w:rsidR="008A546F" w:rsidRPr="00EA73C8">
        <w:rPr>
          <w:rFonts w:ascii="Times New Roman" w:hAnsi="Times New Roman" w:cs="Times New Roman"/>
          <w:lang w:val="en-GB"/>
        </w:rPr>
        <w:t xml:space="preserve"> </w:t>
      </w:r>
      <w:r w:rsidR="008A546F" w:rsidRPr="00EA73C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RdWFzdDwvQXV0aG9yPjxZZWFyPjIwMTM8L1llYXI+PFJl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</w:fldData>
        </w:fldChar>
      </w:r>
      <w:r w:rsidR="00411250" w:rsidRPr="00EA73C8">
        <w:rPr>
          <w:rFonts w:ascii="Times New Roman" w:hAnsi="Times New Roman" w:cs="Times New Roman"/>
          <w:lang w:val="en-US"/>
        </w:rPr>
        <w:instrText xml:space="preserve"> ADDIN EN.CITE </w:instrText>
      </w:r>
      <w:r w:rsidR="00411250" w:rsidRPr="00EA73C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RdWFzdDwvQXV0aG9yPjxZZWFyPjIwMTM8L1llYXI+PFJl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</w:fldData>
        </w:fldChar>
      </w:r>
      <w:r w:rsidR="00411250" w:rsidRPr="00EA73C8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11250" w:rsidRPr="00EA73C8">
        <w:rPr>
          <w:rFonts w:ascii="Times New Roman" w:hAnsi="Times New Roman" w:cs="Times New Roman"/>
          <w:lang w:val="en-US"/>
        </w:rPr>
      </w:r>
      <w:r w:rsidR="00411250" w:rsidRPr="00EA73C8">
        <w:rPr>
          <w:rFonts w:ascii="Times New Roman" w:hAnsi="Times New Roman" w:cs="Times New Roman"/>
          <w:lang w:val="en-US"/>
        </w:rPr>
        <w:fldChar w:fldCharType="end"/>
      </w:r>
      <w:r w:rsidR="008A546F" w:rsidRPr="00EA73C8">
        <w:rPr>
          <w:rFonts w:ascii="Times New Roman" w:hAnsi="Times New Roman" w:cs="Times New Roman"/>
          <w:lang w:val="en-US"/>
        </w:rPr>
      </w:r>
      <w:r w:rsidR="008A546F" w:rsidRPr="00EA73C8">
        <w:rPr>
          <w:rFonts w:ascii="Times New Roman" w:hAnsi="Times New Roman" w:cs="Times New Roman"/>
          <w:lang w:val="en-US"/>
        </w:rPr>
        <w:fldChar w:fldCharType="separate"/>
      </w:r>
      <w:r w:rsidR="00411250" w:rsidRPr="00EA73C8">
        <w:rPr>
          <w:rFonts w:ascii="Times New Roman" w:hAnsi="Times New Roman" w:cs="Times New Roman"/>
          <w:noProof/>
          <w:lang w:val="en-US"/>
        </w:rPr>
        <w:t>(Quast et al., 2013;Yilmaz et al., 2014)</w:t>
      </w:r>
      <w:r w:rsidR="008A546F" w:rsidRPr="00EA73C8">
        <w:rPr>
          <w:rFonts w:ascii="Times New Roman" w:hAnsi="Times New Roman" w:cs="Times New Roman"/>
          <w:lang w:val="en-US"/>
        </w:rPr>
        <w:fldChar w:fldCharType="end"/>
      </w:r>
      <w:r w:rsidRPr="00EA73C8">
        <w:rPr>
          <w:rFonts w:ascii="Times New Roman" w:hAnsi="Times New Roman" w:cs="Times New Roman"/>
          <w:lang w:val="en-GB"/>
        </w:rPr>
        <w:t xml:space="preserve">, RDP </w:t>
      </w:r>
      <w:r w:rsidR="002B0F94" w:rsidRPr="00EA73C8">
        <w:rPr>
          <w:rFonts w:ascii="Times New Roman" w:hAnsi="Times New Roman" w:cs="Times New Roman"/>
          <w:lang w:val="en-US"/>
        </w:rPr>
        <w:fldChar w:fldCharType="begin"/>
      </w:r>
      <w:r w:rsidR="002B0F94" w:rsidRPr="00EA73C8">
        <w:rPr>
          <w:rFonts w:ascii="Times New Roman" w:hAnsi="Times New Roman" w:cs="Times New Roman"/>
          <w:lang w:val="en-GB"/>
        </w:rPr>
        <w:instrText xml:space="preserve"> ADDIN EN.CITE &lt;EndNote&gt;&lt;Cite&gt;&lt;Author&gt;Cole&lt;/Author&gt;&lt;Year&gt;2014&lt;/Year&gt;&lt;RecNum&gt;550&lt;/RecNum&gt;&lt;DisplayText&gt;(Cole et al., 2014)&lt;/DisplayText&gt;&lt;record&gt;&lt;rec-number&gt;550&lt;/rec-number&gt;&lt;foreign-keys&gt;&lt;key app="EN" db-id="w2zztpwx8wfs5xeff5rxtws5evvdf5tatpdd" timestamp="1542226243"&gt;550&lt;/key&gt;&lt;/foreign-keys&gt;&lt;ref-type name="Journal Article"&gt;17&lt;/ref-type&gt;&lt;contributors&gt;&lt;authors&gt;&lt;author&gt;Cole, J. R.&lt;/author&gt;&lt;author&gt;Wang, Q.&lt;/author&gt;&lt;author&gt;Fish, J. A.&lt;/author&gt;&lt;author&gt;Chai, B. L.&lt;/author&gt;&lt;author&gt;McGarrell, D. M.&lt;/author&gt;&lt;author&gt;Sun, Y. N.&lt;/author&gt;&lt;author&gt;Brown, C. T.&lt;/author&gt;&lt;author&gt;Porras-Alfaro, A.&lt;/author&gt;&lt;author&gt;Kuske, C. R.&lt;/author&gt;&lt;author&gt;Tiedje, J. M.&lt;/author&gt;&lt;/authors&gt;&lt;/contributors&gt;&lt;auth-address&gt;Michigan State Univ, Ctr Microbial Ecol, E Lansing, MI 48824 USA&amp;#xD;Michigan State Univ, E Lansing, MI 48824 USA&amp;#xD;Western Illinois Univ, Macomb, IL 61455 USA&amp;#xD;Los Alamos Natl Lab, Biosci Div, Los Alamos, NM 87545 USA&lt;/auth-address&gt;&lt;titles&gt;&lt;title&gt;Ribosomal Database Project: data and tools for high throughput rRNA analysis&lt;/title&gt;&lt;secondary-title&gt;Nucleic Acids Research&lt;/secondary-title&gt;&lt;alt-title&gt;Nucleic Acids Res&lt;/alt-title&gt;&lt;/titles&gt;&lt;periodical&gt;&lt;full-title&gt;Nucleic Acids Research&lt;/full-title&gt;&lt;/periodical&gt;&lt;pages&gt;D633-D642&lt;/pages&gt;&lt;volume&gt;42&lt;/volume&gt;&lt;number&gt;D1&lt;/number&gt;&lt;keywords&gt;&lt;keyword&gt;naive bayesian classifier&lt;/keyword&gt;&lt;keyword&gt;rare biosphere&lt;/keyword&gt;&lt;keyword&gt;sequence&lt;/keyword&gt;&lt;keyword&gt;information&lt;/keyword&gt;&lt;keyword&gt;taxonomy&lt;/keyword&gt;&lt;keyword&gt;generation&lt;/keyword&gt;&lt;keyword&gt;phylogeny&lt;/keyword&gt;&lt;keyword&gt;pipeline&lt;/keyword&gt;&lt;keyword&gt;accurate&lt;/keyword&gt;&lt;keyword&gt;search&lt;/keyword&gt;&lt;/keywords&gt;&lt;dates&gt;&lt;year&gt;2014&lt;/year&gt;&lt;pub-dates&gt;&lt;date&gt;Jan&lt;/date&gt;&lt;/pub-dates&gt;&lt;/dates&gt;&lt;isbn&gt;0305-1048&lt;/isbn&gt;&lt;accession-num&gt;WOS:000331139800093&lt;/accession-num&gt;&lt;urls&gt;&lt;related-urls&gt;&lt;url&gt;&amp;lt;Go to ISI&amp;gt;://WOS:000331139800093&lt;/url&gt;&lt;/related-urls&gt;&lt;/urls&gt;&lt;elec</w:instrText>
      </w:r>
      <w:r w:rsidR="002B0F94" w:rsidRPr="00EA73C8">
        <w:rPr>
          <w:rFonts w:ascii="Times New Roman" w:hAnsi="Times New Roman" w:cs="Times New Roman"/>
          <w:lang w:val="fr-BE"/>
        </w:rPr>
        <w:instrText>tronic-resource-num&gt;10.1093/nar/gkt1244&lt;/electronic-resource-num&gt;&lt;language&gt;English&lt;/language&gt;&lt;/record&gt;&lt;/Cite&gt;&lt;/EndNote&gt;</w:instrText>
      </w:r>
      <w:r w:rsidR="002B0F94" w:rsidRPr="00EA73C8">
        <w:rPr>
          <w:rFonts w:ascii="Times New Roman" w:hAnsi="Times New Roman" w:cs="Times New Roman"/>
          <w:lang w:val="en-US"/>
        </w:rPr>
        <w:fldChar w:fldCharType="separate"/>
      </w:r>
      <w:r w:rsidR="002B0F94" w:rsidRPr="00EA73C8">
        <w:rPr>
          <w:rFonts w:ascii="Times New Roman" w:hAnsi="Times New Roman" w:cs="Times New Roman"/>
          <w:noProof/>
          <w:lang w:val="fr-BE"/>
        </w:rPr>
        <w:t>(</w:t>
      </w:r>
      <w:bookmarkStart w:id="0" w:name="_Hlk530057862"/>
      <w:r w:rsidR="002B0F94" w:rsidRPr="00EA73C8">
        <w:rPr>
          <w:rFonts w:ascii="Times New Roman" w:hAnsi="Times New Roman" w:cs="Times New Roman"/>
          <w:noProof/>
          <w:lang w:val="fr-BE"/>
        </w:rPr>
        <w:t>Cole et al., 2014</w:t>
      </w:r>
      <w:bookmarkEnd w:id="0"/>
      <w:r w:rsidR="002B0F94" w:rsidRPr="00EA73C8">
        <w:rPr>
          <w:rFonts w:ascii="Times New Roman" w:hAnsi="Times New Roman" w:cs="Times New Roman"/>
          <w:noProof/>
          <w:lang w:val="fr-BE"/>
        </w:rPr>
        <w:t>)</w:t>
      </w:r>
      <w:r w:rsidR="002B0F94" w:rsidRPr="00EA73C8">
        <w:rPr>
          <w:rFonts w:ascii="Times New Roman" w:hAnsi="Times New Roman" w:cs="Times New Roman"/>
          <w:lang w:val="en-US"/>
        </w:rPr>
        <w:fldChar w:fldCharType="end"/>
      </w:r>
      <w:r w:rsidRPr="00EA73C8">
        <w:rPr>
          <w:rFonts w:ascii="Times New Roman" w:hAnsi="Times New Roman" w:cs="Times New Roman"/>
          <w:lang w:val="fr-BE"/>
        </w:rPr>
        <w:t xml:space="preserve">, GreenGenes </w:t>
      </w:r>
      <w:r w:rsidR="00EB3687" w:rsidRPr="00EA73C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ZVNhbnRpczwvQXV0aG9yPjxZZWFyPjIwMDY8L1llYXI+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</w:fldData>
        </w:fldChar>
      </w:r>
      <w:r w:rsidR="00411250" w:rsidRPr="00EA73C8">
        <w:rPr>
          <w:rFonts w:ascii="Times New Roman" w:hAnsi="Times New Roman" w:cs="Times New Roman"/>
          <w:lang w:val="en-GB"/>
        </w:rPr>
        <w:instrText xml:space="preserve"> ADDIN EN.CITE </w:instrText>
      </w:r>
      <w:r w:rsidR="00411250" w:rsidRPr="00EA73C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ZVNhbnRpczwvQXV0aG9yPjxZZWFyPjIwMDY8L1llYXI+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</w:fldData>
        </w:fldChar>
      </w:r>
      <w:r w:rsidR="00411250" w:rsidRPr="00EA73C8">
        <w:rPr>
          <w:rFonts w:ascii="Times New Roman" w:hAnsi="Times New Roman" w:cs="Times New Roman"/>
          <w:lang w:val="en-GB"/>
        </w:rPr>
        <w:instrText xml:space="preserve"> ADDIN EN.CITE.DATA </w:instrText>
      </w:r>
      <w:r w:rsidR="00411250" w:rsidRPr="00EA73C8">
        <w:rPr>
          <w:rFonts w:ascii="Times New Roman" w:hAnsi="Times New Roman" w:cs="Times New Roman"/>
          <w:lang w:val="en-GB"/>
        </w:rPr>
      </w:r>
      <w:r w:rsidR="00411250" w:rsidRPr="00EA73C8">
        <w:rPr>
          <w:rFonts w:ascii="Times New Roman" w:hAnsi="Times New Roman" w:cs="Times New Roman"/>
          <w:lang w:val="en-GB"/>
        </w:rPr>
        <w:fldChar w:fldCharType="end"/>
      </w:r>
      <w:r w:rsidR="00EB3687" w:rsidRPr="00EA73C8">
        <w:rPr>
          <w:rFonts w:ascii="Times New Roman" w:hAnsi="Times New Roman" w:cs="Times New Roman"/>
          <w:lang w:val="en-GB"/>
        </w:rPr>
      </w:r>
      <w:r w:rsidR="00EB3687" w:rsidRPr="00EA73C8">
        <w:rPr>
          <w:rFonts w:ascii="Times New Roman" w:hAnsi="Times New Roman" w:cs="Times New Roman"/>
          <w:lang w:val="en-GB"/>
        </w:rPr>
        <w:fldChar w:fldCharType="separate"/>
      </w:r>
      <w:r w:rsidR="00EB3687" w:rsidRPr="00EA73C8">
        <w:rPr>
          <w:rFonts w:ascii="Times New Roman" w:hAnsi="Times New Roman" w:cs="Times New Roman"/>
          <w:noProof/>
          <w:lang w:val="fr-BE"/>
        </w:rPr>
        <w:t>(DeSantis et al., 2006)</w:t>
      </w:r>
      <w:r w:rsidR="00EB3687" w:rsidRPr="00EA73C8">
        <w:rPr>
          <w:rFonts w:ascii="Times New Roman" w:hAnsi="Times New Roman" w:cs="Times New Roman"/>
          <w:lang w:val="en-GB"/>
        </w:rPr>
        <w:fldChar w:fldCharType="end"/>
      </w:r>
      <w:r w:rsidRPr="00EA73C8">
        <w:rPr>
          <w:rFonts w:ascii="Times New Roman" w:hAnsi="Times New Roman" w:cs="Times New Roman"/>
          <w:lang w:val="fr-BE"/>
        </w:rPr>
        <w:t xml:space="preserve">, NCBI </w:t>
      </w:r>
      <w:proofErr w:type="spellStart"/>
      <w:r w:rsidRPr="00EA73C8">
        <w:rPr>
          <w:rFonts w:ascii="Times New Roman" w:hAnsi="Times New Roman" w:cs="Times New Roman"/>
          <w:lang w:val="fr-BE"/>
        </w:rPr>
        <w:t>Taxonomy</w:t>
      </w:r>
      <w:proofErr w:type="spellEnd"/>
      <w:r w:rsidRPr="00EA73C8">
        <w:rPr>
          <w:rFonts w:ascii="Times New Roman" w:hAnsi="Times New Roman" w:cs="Times New Roman"/>
          <w:lang w:val="fr-BE"/>
        </w:rPr>
        <w:t xml:space="preserve"> Browser </w:t>
      </w:r>
      <w:r w:rsidR="006B2BE9" w:rsidRPr="00EA73C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TYXllcnM8L0F1dGhvcj48WWVhcj4yMDA5PC9ZZWFyPjxS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</w:fldData>
        </w:fldChar>
      </w:r>
      <w:r w:rsidR="00411250" w:rsidRPr="00EA73C8">
        <w:rPr>
          <w:rFonts w:ascii="Times New Roman" w:hAnsi="Times New Roman" w:cs="Times New Roman"/>
          <w:lang w:val="en-GB"/>
        </w:rPr>
        <w:instrText xml:space="preserve"> ADDIN EN.CITE </w:instrText>
      </w:r>
      <w:r w:rsidR="00411250" w:rsidRPr="00EA73C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TYXllcnM8L0F1dGhvcj48WWVhcj4yMDA5PC9ZZWFyPjxS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</w:fldData>
        </w:fldChar>
      </w:r>
      <w:r w:rsidR="00411250" w:rsidRPr="00EA73C8">
        <w:rPr>
          <w:rFonts w:ascii="Times New Roman" w:hAnsi="Times New Roman" w:cs="Times New Roman"/>
          <w:lang w:val="en-GB"/>
        </w:rPr>
        <w:instrText xml:space="preserve"> ADDIN EN.CITE.DATA </w:instrText>
      </w:r>
      <w:r w:rsidR="00411250" w:rsidRPr="00EA73C8">
        <w:rPr>
          <w:rFonts w:ascii="Times New Roman" w:hAnsi="Times New Roman" w:cs="Times New Roman"/>
          <w:lang w:val="en-GB"/>
        </w:rPr>
      </w:r>
      <w:r w:rsidR="00411250" w:rsidRPr="00EA73C8">
        <w:rPr>
          <w:rFonts w:ascii="Times New Roman" w:hAnsi="Times New Roman" w:cs="Times New Roman"/>
          <w:lang w:val="en-GB"/>
        </w:rPr>
        <w:fldChar w:fldCharType="end"/>
      </w:r>
      <w:r w:rsidR="006B2BE9" w:rsidRPr="00EA73C8">
        <w:rPr>
          <w:rFonts w:ascii="Times New Roman" w:hAnsi="Times New Roman" w:cs="Times New Roman"/>
          <w:lang w:val="en-GB"/>
        </w:rPr>
      </w:r>
      <w:r w:rsidR="006B2BE9" w:rsidRPr="00EA73C8">
        <w:rPr>
          <w:rFonts w:ascii="Times New Roman" w:hAnsi="Times New Roman" w:cs="Times New Roman"/>
          <w:lang w:val="en-GB"/>
        </w:rPr>
        <w:fldChar w:fldCharType="separate"/>
      </w:r>
      <w:r w:rsidR="00411250" w:rsidRPr="00EA73C8">
        <w:rPr>
          <w:rFonts w:ascii="Times New Roman" w:hAnsi="Times New Roman" w:cs="Times New Roman"/>
          <w:noProof/>
          <w:lang w:val="en-GB"/>
        </w:rPr>
        <w:t>(Benson et al., 2009;Sayers et al., 2009)</w:t>
      </w:r>
      <w:r w:rsidR="006B2BE9" w:rsidRPr="00EA73C8">
        <w:rPr>
          <w:rFonts w:ascii="Times New Roman" w:hAnsi="Times New Roman" w:cs="Times New Roman"/>
          <w:lang w:val="en-GB"/>
        </w:rPr>
        <w:fldChar w:fldCharType="end"/>
      </w:r>
      <w:r w:rsidR="006B2BE9" w:rsidRPr="00EA73C8">
        <w:rPr>
          <w:rFonts w:ascii="Times New Roman" w:hAnsi="Times New Roman" w:cs="Times New Roman"/>
          <w:lang w:val="fr-BE"/>
        </w:rPr>
        <w:t>.</w:t>
      </w:r>
    </w:p>
    <w:p w14:paraId="2513C6D0" w14:textId="5636995F" w:rsidR="002B0F94" w:rsidRDefault="002B0F94" w:rsidP="004C77A1">
      <w:pPr>
        <w:spacing w:after="0"/>
        <w:rPr>
          <w:rFonts w:ascii="Times New Roman" w:hAnsi="Times New Roman" w:cs="Times New Roman"/>
          <w:lang w:val="fr-BE"/>
        </w:rPr>
      </w:pPr>
    </w:p>
    <w:p w14:paraId="07A6B1A6" w14:textId="77777777" w:rsidR="0098156C" w:rsidRPr="00A66AF6" w:rsidRDefault="0098156C" w:rsidP="004C77A1">
      <w:pPr>
        <w:spacing w:after="0"/>
        <w:rPr>
          <w:rFonts w:ascii="Times New Roman" w:hAnsi="Times New Roman" w:cs="Times New Roman"/>
          <w:lang w:val="fr-BE"/>
        </w:rPr>
      </w:pPr>
      <w:bookmarkStart w:id="1" w:name="_GoBack"/>
      <w:bookmarkEnd w:id="1"/>
    </w:p>
    <w:p w14:paraId="3B163451" w14:textId="1A99C60C" w:rsidR="00EB3687" w:rsidRPr="00EB3687" w:rsidRDefault="00EB3687" w:rsidP="004C77A1">
      <w:pPr>
        <w:spacing w:after="0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EB3687">
        <w:rPr>
          <w:rFonts w:ascii="Times New Roman" w:hAnsi="Times New Roman" w:cs="Times New Roman"/>
          <w:b/>
          <w:sz w:val="24"/>
          <w:szCs w:val="24"/>
          <w:lang w:val="en-GB"/>
        </w:rPr>
        <w:t>References</w:t>
      </w:r>
    </w:p>
    <w:p w14:paraId="184F8956" w14:textId="77777777" w:rsidR="00EB3687" w:rsidRDefault="00EB3687" w:rsidP="004C77A1">
      <w:pPr>
        <w:spacing w:after="0"/>
        <w:rPr>
          <w:rFonts w:ascii="Times New Roman" w:hAnsi="Times New Roman" w:cs="Times New Roman"/>
          <w:lang w:val="en-GB"/>
        </w:rPr>
      </w:pPr>
    </w:p>
    <w:p w14:paraId="3723FE1D" w14:textId="77777777" w:rsidR="00DF37E5" w:rsidRPr="00DF37E5" w:rsidRDefault="002B0F94" w:rsidP="00DF37E5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lang w:val="en-GB"/>
        </w:rPr>
        <w:fldChar w:fldCharType="begin"/>
      </w:r>
      <w:r>
        <w:rPr>
          <w:rFonts w:ascii="Times New Roman" w:hAnsi="Times New Roman" w:cs="Times New Roman"/>
          <w:lang w:val="en-GB"/>
        </w:rPr>
        <w:instrText xml:space="preserve"> ADDIN EN.REFLIST </w:instrText>
      </w:r>
      <w:r>
        <w:rPr>
          <w:rFonts w:ascii="Times New Roman" w:hAnsi="Times New Roman" w:cs="Times New Roman"/>
          <w:lang w:val="en-GB"/>
        </w:rPr>
        <w:fldChar w:fldCharType="separate"/>
      </w:r>
      <w:r w:rsidR="00DF37E5" w:rsidRPr="00DF37E5">
        <w:t xml:space="preserve">Benson, D.A., Karsch-Mizrachi, I., Lipman, D.J., Ostell, J., and Sayers, E.W. (2009). GenBank. </w:t>
      </w:r>
      <w:r w:rsidR="00DF37E5" w:rsidRPr="00DF37E5">
        <w:rPr>
          <w:i/>
        </w:rPr>
        <w:t>Nucleic Acids Research</w:t>
      </w:r>
      <w:r w:rsidR="00DF37E5" w:rsidRPr="00DF37E5">
        <w:t xml:space="preserve"> 37</w:t>
      </w:r>
      <w:r w:rsidR="00DF37E5" w:rsidRPr="00DF37E5">
        <w:rPr>
          <w:b/>
        </w:rPr>
        <w:t>,</w:t>
      </w:r>
      <w:r w:rsidR="00DF37E5" w:rsidRPr="00DF37E5">
        <w:t xml:space="preserve"> D26-D31.</w:t>
      </w:r>
    </w:p>
    <w:p w14:paraId="606CE005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Cole, J.R., Wang, Q., Fish, J.A., Chai, B.L., Mcgarrell, D.M., Sun, Y.N., Brown, C.T., Porras-Alfaro, A., Kuske, C.R., and Tiedje, J.M. (2014). Ribosomal Database Project: data and tools for high throughput rRNA analysis. </w:t>
      </w:r>
      <w:r w:rsidRPr="00DF37E5">
        <w:rPr>
          <w:i/>
        </w:rPr>
        <w:t>Nucleic Acids Research</w:t>
      </w:r>
      <w:r w:rsidRPr="00DF37E5">
        <w:t xml:space="preserve"> 42</w:t>
      </w:r>
      <w:r w:rsidRPr="00DF37E5">
        <w:rPr>
          <w:b/>
        </w:rPr>
        <w:t>,</w:t>
      </w:r>
      <w:r w:rsidRPr="00DF37E5">
        <w:t xml:space="preserve"> D633-D642.</w:t>
      </w:r>
    </w:p>
    <w:p w14:paraId="6BF383A4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Desantis, T.Z., Hugenholtz, P., Larsen, N., Rojas, M., Brodie, E.L., Keller, K., Huber, T., Dalevi, D., Hu, P., and Andersen, G.L. (2006). Greengenes, a chimera-checked 16S rRNA gene database and workbench compatible with ARB. </w:t>
      </w:r>
      <w:r w:rsidRPr="00DF37E5">
        <w:rPr>
          <w:i/>
        </w:rPr>
        <w:t>Applied and Environmental Microbiology</w:t>
      </w:r>
      <w:r w:rsidRPr="00DF37E5">
        <w:t xml:space="preserve"> 72</w:t>
      </w:r>
      <w:r w:rsidRPr="00DF37E5">
        <w:rPr>
          <w:b/>
        </w:rPr>
        <w:t>,</w:t>
      </w:r>
      <w:r w:rsidRPr="00DF37E5">
        <w:t xml:space="preserve"> 5069-5072.</w:t>
      </w:r>
    </w:p>
    <w:p w14:paraId="22F65819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Dunbar, J., Barns, S.M., Ticknor, L.O., and Kuske, C.R. (2002). Empirical and Theoretical Bacterial Diversity in Four Arizona Soils. </w:t>
      </w:r>
      <w:r w:rsidRPr="00DF37E5">
        <w:rPr>
          <w:i/>
        </w:rPr>
        <w:t>Applied and Environmental Microbiology</w:t>
      </w:r>
      <w:r w:rsidRPr="00DF37E5">
        <w:t xml:space="preserve"> 68</w:t>
      </w:r>
      <w:r w:rsidRPr="00DF37E5">
        <w:rPr>
          <w:b/>
        </w:rPr>
        <w:t>,</w:t>
      </w:r>
      <w:r w:rsidRPr="00DF37E5">
        <w:t xml:space="preserve"> 3035-3045.</w:t>
      </w:r>
    </w:p>
    <w:p w14:paraId="23045237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Quast, C., Pruesse, E., Yilmaz, P., Gerken, J., Schweer, T., Yarza, P., Peplies, J., and Glockner, F.O. (2013). The SILVA ribosomal RNA gene database project: improved data processing and web-based tools. </w:t>
      </w:r>
      <w:r w:rsidRPr="00DF37E5">
        <w:rPr>
          <w:i/>
        </w:rPr>
        <w:t>Nucleic Acids Research</w:t>
      </w:r>
      <w:r w:rsidRPr="00DF37E5">
        <w:t xml:space="preserve"> 41</w:t>
      </w:r>
      <w:r w:rsidRPr="00DF37E5">
        <w:rPr>
          <w:b/>
        </w:rPr>
        <w:t>,</w:t>
      </w:r>
      <w:r w:rsidRPr="00DF37E5">
        <w:t xml:space="preserve"> D590-D596.</w:t>
      </w:r>
    </w:p>
    <w:p w14:paraId="5E50D59F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Sayers, E.W., Barrett, T., Benson, D.A., Bryant, S.H., Canese, K., Chetvernin, V., Church, D.M., Dicuccio, M., Edgar, R., Federhen, S., Feolo, M., Geer, L.Y., Helmberg, W., Kapustin, Y., Landsman, D., Lipman, D.J., Madden, T.L., Maglott, D.R., Miller, V., Mizrachi, I., Ostell, J., Pruitt, K.D., Schuler, G.D., Sequeira, E., Sherry, S.T., Shumway, M., Sirotkin, K., Souvorov, A., Starchenko, G., Tatusova, T.A., Wagner, L., Yaschenko, E., and Ye, J. (2009). Database resources of the National Center for Biotechnology Information. </w:t>
      </w:r>
      <w:r w:rsidRPr="00DF37E5">
        <w:rPr>
          <w:i/>
        </w:rPr>
        <w:t>Nucleic Acids Research</w:t>
      </w:r>
      <w:r w:rsidRPr="00DF37E5">
        <w:t xml:space="preserve"> 37</w:t>
      </w:r>
      <w:r w:rsidRPr="00DF37E5">
        <w:rPr>
          <w:b/>
        </w:rPr>
        <w:t>,</w:t>
      </w:r>
      <w:r w:rsidRPr="00DF37E5">
        <w:t xml:space="preserve"> 3124-3124.</w:t>
      </w:r>
    </w:p>
    <w:p w14:paraId="6F9E6C68" w14:textId="77777777" w:rsidR="00DF37E5" w:rsidRPr="00DF37E5" w:rsidRDefault="00DF37E5" w:rsidP="00DF37E5">
      <w:pPr>
        <w:pStyle w:val="EndNoteBibliography"/>
        <w:spacing w:after="0"/>
        <w:ind w:left="720" w:hanging="720"/>
      </w:pPr>
      <w:r w:rsidRPr="00DF37E5">
        <w:t xml:space="preserve">Teske, A., Hinrichs, K.-U., Edgcomb, V., De Vera Gomez, A., Kysela, D., Sylva, S.P., Sogin, M.L., and Jannasch, H.W. (2002). Microbial Diversity of Hydrothermal Sediments in the Guaymas Basin: Evidence for Anaerobic Methanotrophic Communities. </w:t>
      </w:r>
      <w:r w:rsidRPr="00DF37E5">
        <w:rPr>
          <w:i/>
        </w:rPr>
        <w:t>Applied and Environmental Microbiology</w:t>
      </w:r>
      <w:r w:rsidRPr="00DF37E5">
        <w:t xml:space="preserve"> 68</w:t>
      </w:r>
      <w:r w:rsidRPr="00DF37E5">
        <w:rPr>
          <w:b/>
        </w:rPr>
        <w:t>,</w:t>
      </w:r>
      <w:r w:rsidRPr="00DF37E5">
        <w:t xml:space="preserve"> 1994-2007.</w:t>
      </w:r>
    </w:p>
    <w:p w14:paraId="3D167398" w14:textId="77777777" w:rsidR="00DF37E5" w:rsidRPr="00DF37E5" w:rsidRDefault="00DF37E5" w:rsidP="00DF37E5">
      <w:pPr>
        <w:pStyle w:val="EndNoteBibliography"/>
        <w:ind w:left="720" w:hanging="720"/>
      </w:pPr>
      <w:r w:rsidRPr="00DF37E5">
        <w:t xml:space="preserve">Yilmaz, P., Parfrey, L.W., Yarza, P., Gerken, J., Pruesse, E., Quast, C., Schweer, T., Peplies, J., Ludwig, W., and Glockner, F.O. (2014). The SILVA and "All-species Living Tree Project (LTP)" taxonomic frameworks. </w:t>
      </w:r>
      <w:r w:rsidRPr="00DF37E5">
        <w:rPr>
          <w:i/>
        </w:rPr>
        <w:t>Nucleic Acids Research</w:t>
      </w:r>
      <w:r w:rsidRPr="00DF37E5">
        <w:t xml:space="preserve"> 42</w:t>
      </w:r>
      <w:r w:rsidRPr="00DF37E5">
        <w:rPr>
          <w:b/>
        </w:rPr>
        <w:t>,</w:t>
      </w:r>
      <w:r w:rsidRPr="00DF37E5">
        <w:t xml:space="preserve"> D643-D648.</w:t>
      </w:r>
    </w:p>
    <w:p w14:paraId="000B0522" w14:textId="5CF1A366" w:rsidR="00E80120" w:rsidRPr="002057A3" w:rsidRDefault="002B0F94" w:rsidP="004C77A1">
      <w:pPr>
        <w:spacing w:after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fldChar w:fldCharType="end"/>
      </w:r>
    </w:p>
    <w:sectPr w:rsidR="00E80120" w:rsidRPr="002057A3" w:rsidSect="009B04BD">
      <w:footerReference w:type="default" r:id="rId10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7BEAAC" w14:textId="77777777" w:rsidR="003A1CED" w:rsidRDefault="003A1CED" w:rsidP="001D4E42">
      <w:pPr>
        <w:spacing w:after="0" w:line="240" w:lineRule="auto"/>
      </w:pPr>
      <w:r>
        <w:separator/>
      </w:r>
    </w:p>
  </w:endnote>
  <w:endnote w:type="continuationSeparator" w:id="0">
    <w:p w14:paraId="4137FF10" w14:textId="77777777" w:rsidR="003A1CED" w:rsidRDefault="003A1CED" w:rsidP="001D4E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33772288"/>
      <w:docPartObj>
        <w:docPartGallery w:val="Page Numbers (Bottom of Page)"/>
        <w:docPartUnique/>
      </w:docPartObj>
    </w:sdtPr>
    <w:sdtEndPr/>
    <w:sdtContent>
      <w:p w14:paraId="392204E4" w14:textId="0E936496" w:rsidR="003A1CED" w:rsidRDefault="003A1CED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A73C8" w:rsidRPr="00EA73C8">
          <w:rPr>
            <w:noProof/>
            <w:lang w:val="nl-NL"/>
          </w:rPr>
          <w:t>7</w:t>
        </w:r>
        <w:r>
          <w:fldChar w:fldCharType="end"/>
        </w:r>
      </w:p>
    </w:sdtContent>
  </w:sdt>
  <w:p w14:paraId="69225F0A" w14:textId="77777777" w:rsidR="003A1CED" w:rsidRDefault="003A1CED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49A1EB" w14:textId="77777777" w:rsidR="003A1CED" w:rsidRDefault="003A1CED" w:rsidP="001D4E42">
      <w:pPr>
        <w:spacing w:after="0" w:line="240" w:lineRule="auto"/>
      </w:pPr>
      <w:r>
        <w:separator/>
      </w:r>
    </w:p>
  </w:footnote>
  <w:footnote w:type="continuationSeparator" w:id="0">
    <w:p w14:paraId="70676EAD" w14:textId="77777777" w:rsidR="003A1CED" w:rsidRDefault="003A1CED" w:rsidP="001D4E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34768D"/>
    <w:multiLevelType w:val="hybridMultilevel"/>
    <w:tmpl w:val="5D7CF35A"/>
    <w:lvl w:ilvl="0" w:tplc="F42A8406">
      <w:numFmt w:val="bullet"/>
      <w:lvlText w:val=""/>
      <w:lvlJc w:val="left"/>
      <w:pPr>
        <w:ind w:left="480" w:hanging="360"/>
      </w:pPr>
      <w:rPr>
        <w:rFonts w:ascii="Wingdings" w:eastAsia="Times New Roman" w:hAnsi="Wingdings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20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92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64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36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08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80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52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2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zztpwx8wfs5xeff5rxtws5evvdf5tatpdd&quot;&gt;Untitled&lt;record-ids&gt;&lt;item&gt;161&lt;/item&gt;&lt;item&gt;185&lt;/item&gt;&lt;item&gt;544&lt;/item&gt;&lt;item&gt;550&lt;/item&gt;&lt;/record-ids&gt;&lt;/item&gt;&lt;/Libraries&gt;"/>
  </w:docVars>
  <w:rsids>
    <w:rsidRoot w:val="004C77A1"/>
    <w:rsid w:val="00036044"/>
    <w:rsid w:val="0003717C"/>
    <w:rsid w:val="00052214"/>
    <w:rsid w:val="00053F92"/>
    <w:rsid w:val="000923C0"/>
    <w:rsid w:val="000A09AF"/>
    <w:rsid w:val="000A13C6"/>
    <w:rsid w:val="000A41AA"/>
    <w:rsid w:val="000B11D4"/>
    <w:rsid w:val="000C2BDE"/>
    <w:rsid w:val="000D6878"/>
    <w:rsid w:val="000E23A9"/>
    <w:rsid w:val="000E3EA9"/>
    <w:rsid w:val="00104C53"/>
    <w:rsid w:val="0015693B"/>
    <w:rsid w:val="00157ACD"/>
    <w:rsid w:val="0016020A"/>
    <w:rsid w:val="0016165F"/>
    <w:rsid w:val="00173D7E"/>
    <w:rsid w:val="00185562"/>
    <w:rsid w:val="001864EF"/>
    <w:rsid w:val="001A1F30"/>
    <w:rsid w:val="001A5F62"/>
    <w:rsid w:val="001B78B7"/>
    <w:rsid w:val="001D4E42"/>
    <w:rsid w:val="001F45DE"/>
    <w:rsid w:val="001F67A4"/>
    <w:rsid w:val="00200507"/>
    <w:rsid w:val="002057A3"/>
    <w:rsid w:val="00217BBC"/>
    <w:rsid w:val="00220CBC"/>
    <w:rsid w:val="002230BB"/>
    <w:rsid w:val="002408B0"/>
    <w:rsid w:val="00252948"/>
    <w:rsid w:val="00257324"/>
    <w:rsid w:val="002901D8"/>
    <w:rsid w:val="002930E6"/>
    <w:rsid w:val="002A0FDE"/>
    <w:rsid w:val="002A588D"/>
    <w:rsid w:val="002B0F94"/>
    <w:rsid w:val="002C1C4B"/>
    <w:rsid w:val="002C35F6"/>
    <w:rsid w:val="002C4266"/>
    <w:rsid w:val="002D2328"/>
    <w:rsid w:val="002D4CA9"/>
    <w:rsid w:val="002D6A82"/>
    <w:rsid w:val="002F1AD7"/>
    <w:rsid w:val="002F5609"/>
    <w:rsid w:val="00330E0B"/>
    <w:rsid w:val="00332711"/>
    <w:rsid w:val="00332A10"/>
    <w:rsid w:val="00334973"/>
    <w:rsid w:val="00337FB4"/>
    <w:rsid w:val="00340841"/>
    <w:rsid w:val="003422A1"/>
    <w:rsid w:val="00342EB8"/>
    <w:rsid w:val="00357CBE"/>
    <w:rsid w:val="00364E20"/>
    <w:rsid w:val="00383F95"/>
    <w:rsid w:val="003A1CED"/>
    <w:rsid w:val="003A2212"/>
    <w:rsid w:val="003A2BBE"/>
    <w:rsid w:val="003B177E"/>
    <w:rsid w:val="003C070D"/>
    <w:rsid w:val="003C5676"/>
    <w:rsid w:val="003E03A8"/>
    <w:rsid w:val="003E3CF8"/>
    <w:rsid w:val="003E3F67"/>
    <w:rsid w:val="003E4C5E"/>
    <w:rsid w:val="003F1CF9"/>
    <w:rsid w:val="003F63ED"/>
    <w:rsid w:val="004072AB"/>
    <w:rsid w:val="00411250"/>
    <w:rsid w:val="004116C9"/>
    <w:rsid w:val="00415664"/>
    <w:rsid w:val="00415B9F"/>
    <w:rsid w:val="00437492"/>
    <w:rsid w:val="00446E43"/>
    <w:rsid w:val="00450838"/>
    <w:rsid w:val="00460144"/>
    <w:rsid w:val="00463A60"/>
    <w:rsid w:val="00466BF0"/>
    <w:rsid w:val="0048105B"/>
    <w:rsid w:val="00486D54"/>
    <w:rsid w:val="0049192B"/>
    <w:rsid w:val="00491DAD"/>
    <w:rsid w:val="004A3814"/>
    <w:rsid w:val="004B089C"/>
    <w:rsid w:val="004B4D7F"/>
    <w:rsid w:val="004C196B"/>
    <w:rsid w:val="004C31C3"/>
    <w:rsid w:val="004C501F"/>
    <w:rsid w:val="004C6C7F"/>
    <w:rsid w:val="004C77A1"/>
    <w:rsid w:val="004D53CF"/>
    <w:rsid w:val="004E0E2B"/>
    <w:rsid w:val="004E13D3"/>
    <w:rsid w:val="004F6AF3"/>
    <w:rsid w:val="0050574A"/>
    <w:rsid w:val="0050740B"/>
    <w:rsid w:val="00526278"/>
    <w:rsid w:val="005400C7"/>
    <w:rsid w:val="00573D9E"/>
    <w:rsid w:val="00593A0D"/>
    <w:rsid w:val="005A2D2E"/>
    <w:rsid w:val="005A6661"/>
    <w:rsid w:val="005B4200"/>
    <w:rsid w:val="005C2755"/>
    <w:rsid w:val="005C512C"/>
    <w:rsid w:val="005C76D4"/>
    <w:rsid w:val="005D5A11"/>
    <w:rsid w:val="005F53DA"/>
    <w:rsid w:val="00603632"/>
    <w:rsid w:val="00603C6E"/>
    <w:rsid w:val="00622256"/>
    <w:rsid w:val="00626B8D"/>
    <w:rsid w:val="0063044A"/>
    <w:rsid w:val="00635F24"/>
    <w:rsid w:val="006426D3"/>
    <w:rsid w:val="00657039"/>
    <w:rsid w:val="006771E1"/>
    <w:rsid w:val="00677496"/>
    <w:rsid w:val="00681491"/>
    <w:rsid w:val="006866B5"/>
    <w:rsid w:val="006869A7"/>
    <w:rsid w:val="006B2BE9"/>
    <w:rsid w:val="006B2C36"/>
    <w:rsid w:val="006B37F0"/>
    <w:rsid w:val="006B4EF1"/>
    <w:rsid w:val="006B5368"/>
    <w:rsid w:val="006B6C9B"/>
    <w:rsid w:val="006C10C3"/>
    <w:rsid w:val="006C274E"/>
    <w:rsid w:val="006E3251"/>
    <w:rsid w:val="00712027"/>
    <w:rsid w:val="0071418E"/>
    <w:rsid w:val="0072431D"/>
    <w:rsid w:val="00725FF3"/>
    <w:rsid w:val="00727294"/>
    <w:rsid w:val="007275D3"/>
    <w:rsid w:val="00746423"/>
    <w:rsid w:val="00755F3B"/>
    <w:rsid w:val="00790573"/>
    <w:rsid w:val="00791043"/>
    <w:rsid w:val="0079309B"/>
    <w:rsid w:val="007B10B8"/>
    <w:rsid w:val="007B1281"/>
    <w:rsid w:val="007B1D81"/>
    <w:rsid w:val="007C0B24"/>
    <w:rsid w:val="007C245B"/>
    <w:rsid w:val="007C25B0"/>
    <w:rsid w:val="007C48DE"/>
    <w:rsid w:val="007D48F5"/>
    <w:rsid w:val="007D4A70"/>
    <w:rsid w:val="007D57F7"/>
    <w:rsid w:val="007D6AFA"/>
    <w:rsid w:val="007E22BC"/>
    <w:rsid w:val="007E4577"/>
    <w:rsid w:val="007F1730"/>
    <w:rsid w:val="007F64CF"/>
    <w:rsid w:val="00802C2F"/>
    <w:rsid w:val="00815A0E"/>
    <w:rsid w:val="00822586"/>
    <w:rsid w:val="0082345B"/>
    <w:rsid w:val="008307ED"/>
    <w:rsid w:val="00832007"/>
    <w:rsid w:val="00835B59"/>
    <w:rsid w:val="0085383A"/>
    <w:rsid w:val="0085711C"/>
    <w:rsid w:val="00875C1D"/>
    <w:rsid w:val="00886B0C"/>
    <w:rsid w:val="00892AA7"/>
    <w:rsid w:val="008A30CF"/>
    <w:rsid w:val="008A4977"/>
    <w:rsid w:val="008A546F"/>
    <w:rsid w:val="008A6070"/>
    <w:rsid w:val="008B0296"/>
    <w:rsid w:val="008D71E0"/>
    <w:rsid w:val="008E2379"/>
    <w:rsid w:val="008E5FB1"/>
    <w:rsid w:val="008F2309"/>
    <w:rsid w:val="009008B8"/>
    <w:rsid w:val="009034A8"/>
    <w:rsid w:val="009237A1"/>
    <w:rsid w:val="00935323"/>
    <w:rsid w:val="00936B00"/>
    <w:rsid w:val="009426E0"/>
    <w:rsid w:val="009457B9"/>
    <w:rsid w:val="00955B48"/>
    <w:rsid w:val="00955CC2"/>
    <w:rsid w:val="00963DFF"/>
    <w:rsid w:val="0096572C"/>
    <w:rsid w:val="009721C0"/>
    <w:rsid w:val="0098156C"/>
    <w:rsid w:val="009817FE"/>
    <w:rsid w:val="0099616F"/>
    <w:rsid w:val="009A2F25"/>
    <w:rsid w:val="009A49D5"/>
    <w:rsid w:val="009B04BD"/>
    <w:rsid w:val="009B6D9A"/>
    <w:rsid w:val="009E3ADF"/>
    <w:rsid w:val="009F7336"/>
    <w:rsid w:val="00A05382"/>
    <w:rsid w:val="00A05C5E"/>
    <w:rsid w:val="00A22821"/>
    <w:rsid w:val="00A2684F"/>
    <w:rsid w:val="00A30E81"/>
    <w:rsid w:val="00A479AE"/>
    <w:rsid w:val="00A600A5"/>
    <w:rsid w:val="00A61423"/>
    <w:rsid w:val="00A66AF6"/>
    <w:rsid w:val="00A769E5"/>
    <w:rsid w:val="00A90495"/>
    <w:rsid w:val="00A93AEA"/>
    <w:rsid w:val="00AB4FEA"/>
    <w:rsid w:val="00AD308F"/>
    <w:rsid w:val="00AD7330"/>
    <w:rsid w:val="00AF2665"/>
    <w:rsid w:val="00AF5435"/>
    <w:rsid w:val="00B20B8D"/>
    <w:rsid w:val="00B238A1"/>
    <w:rsid w:val="00B324BC"/>
    <w:rsid w:val="00B7065E"/>
    <w:rsid w:val="00B75D3A"/>
    <w:rsid w:val="00B96985"/>
    <w:rsid w:val="00B9702B"/>
    <w:rsid w:val="00BB36E9"/>
    <w:rsid w:val="00BB51EB"/>
    <w:rsid w:val="00BC264D"/>
    <w:rsid w:val="00BC4F5E"/>
    <w:rsid w:val="00BC5167"/>
    <w:rsid w:val="00BD497A"/>
    <w:rsid w:val="00BF113C"/>
    <w:rsid w:val="00BF2858"/>
    <w:rsid w:val="00BF315C"/>
    <w:rsid w:val="00C020FD"/>
    <w:rsid w:val="00C22FF7"/>
    <w:rsid w:val="00C2363D"/>
    <w:rsid w:val="00C3251C"/>
    <w:rsid w:val="00C362BC"/>
    <w:rsid w:val="00C45253"/>
    <w:rsid w:val="00C727B7"/>
    <w:rsid w:val="00C9322C"/>
    <w:rsid w:val="00CA47FA"/>
    <w:rsid w:val="00CB5EDD"/>
    <w:rsid w:val="00CD2BF7"/>
    <w:rsid w:val="00CD5F61"/>
    <w:rsid w:val="00CE78A0"/>
    <w:rsid w:val="00D009F5"/>
    <w:rsid w:val="00D0124F"/>
    <w:rsid w:val="00D24170"/>
    <w:rsid w:val="00D2456C"/>
    <w:rsid w:val="00D34B18"/>
    <w:rsid w:val="00D57D6B"/>
    <w:rsid w:val="00D641C7"/>
    <w:rsid w:val="00D717EE"/>
    <w:rsid w:val="00D75B3E"/>
    <w:rsid w:val="00D77C1E"/>
    <w:rsid w:val="00D842B5"/>
    <w:rsid w:val="00D91852"/>
    <w:rsid w:val="00DA24D5"/>
    <w:rsid w:val="00DB09B5"/>
    <w:rsid w:val="00DC29AE"/>
    <w:rsid w:val="00DC4E40"/>
    <w:rsid w:val="00DC4F81"/>
    <w:rsid w:val="00DD5A26"/>
    <w:rsid w:val="00DE10CB"/>
    <w:rsid w:val="00DE3572"/>
    <w:rsid w:val="00DF37E5"/>
    <w:rsid w:val="00E02430"/>
    <w:rsid w:val="00E0396E"/>
    <w:rsid w:val="00E10E76"/>
    <w:rsid w:val="00E117F1"/>
    <w:rsid w:val="00E133D2"/>
    <w:rsid w:val="00E529AD"/>
    <w:rsid w:val="00E716A7"/>
    <w:rsid w:val="00E72716"/>
    <w:rsid w:val="00E80120"/>
    <w:rsid w:val="00E904A3"/>
    <w:rsid w:val="00E90BC7"/>
    <w:rsid w:val="00E96074"/>
    <w:rsid w:val="00E9756B"/>
    <w:rsid w:val="00EA73C8"/>
    <w:rsid w:val="00EB2197"/>
    <w:rsid w:val="00EB3687"/>
    <w:rsid w:val="00EC3C48"/>
    <w:rsid w:val="00EE57FF"/>
    <w:rsid w:val="00EF6AFF"/>
    <w:rsid w:val="00F00992"/>
    <w:rsid w:val="00F01C99"/>
    <w:rsid w:val="00F02219"/>
    <w:rsid w:val="00F071EE"/>
    <w:rsid w:val="00F106D8"/>
    <w:rsid w:val="00F2442A"/>
    <w:rsid w:val="00F34419"/>
    <w:rsid w:val="00F42EA8"/>
    <w:rsid w:val="00F46668"/>
    <w:rsid w:val="00F53036"/>
    <w:rsid w:val="00F53814"/>
    <w:rsid w:val="00F626DF"/>
    <w:rsid w:val="00F75156"/>
    <w:rsid w:val="00F75B2A"/>
    <w:rsid w:val="00F80B97"/>
    <w:rsid w:val="00F91786"/>
    <w:rsid w:val="00FA0105"/>
    <w:rsid w:val="00FA1BA4"/>
    <w:rsid w:val="00FA20EA"/>
    <w:rsid w:val="00FB214E"/>
    <w:rsid w:val="00FB68F6"/>
    <w:rsid w:val="00FC7D41"/>
    <w:rsid w:val="00FD2F6E"/>
    <w:rsid w:val="00FE3E46"/>
    <w:rsid w:val="00FF15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6C05E71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B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semiHidden/>
    <w:unhideWhenUsed/>
    <w:rsid w:val="00157ACD"/>
    <w:rPr>
      <w:color w:val="0000FF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157ACD"/>
    <w:rPr>
      <w:color w:val="800080"/>
      <w:u w:val="single"/>
    </w:rPr>
  </w:style>
  <w:style w:type="paragraph" w:customStyle="1" w:styleId="xl65">
    <w:name w:val="xl65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Standaard"/>
    <w:rsid w:val="00157ACD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0">
    <w:name w:val="xl70"/>
    <w:basedOn w:val="Standaard"/>
    <w:rsid w:val="00157A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1">
    <w:name w:val="xl71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2">
    <w:name w:val="xl72"/>
    <w:basedOn w:val="Standaard"/>
    <w:rsid w:val="00157ACD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Standaard"/>
    <w:rsid w:val="00157ACD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Standaard"/>
    <w:rsid w:val="00157ACD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Koptekst">
    <w:name w:val="header"/>
    <w:basedOn w:val="Standaard"/>
    <w:link w:val="KoptekstChar"/>
    <w:uiPriority w:val="99"/>
    <w:unhideWhenUsed/>
    <w:rsid w:val="001D4E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1D4E42"/>
  </w:style>
  <w:style w:type="paragraph" w:styleId="Voettekst">
    <w:name w:val="footer"/>
    <w:basedOn w:val="Standaard"/>
    <w:link w:val="VoettekstChar"/>
    <w:uiPriority w:val="99"/>
    <w:unhideWhenUsed/>
    <w:rsid w:val="001D4E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1D4E42"/>
  </w:style>
  <w:style w:type="character" w:styleId="Regelnummer">
    <w:name w:val="line number"/>
    <w:basedOn w:val="Standaardalinea-lettertype"/>
    <w:uiPriority w:val="99"/>
    <w:semiHidden/>
    <w:unhideWhenUsed/>
    <w:rsid w:val="001D4E42"/>
  </w:style>
  <w:style w:type="character" w:styleId="Verwijzingopmerking">
    <w:name w:val="annotation reference"/>
    <w:basedOn w:val="Standaardalinea-lettertype"/>
    <w:uiPriority w:val="99"/>
    <w:semiHidden/>
    <w:unhideWhenUsed/>
    <w:rsid w:val="00E8012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E8012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E80120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E8012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E80120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E801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80120"/>
    <w:rPr>
      <w:rFonts w:ascii="Tahoma" w:hAnsi="Tahoma" w:cs="Tahoma"/>
      <w:sz w:val="16"/>
      <w:szCs w:val="16"/>
    </w:rPr>
  </w:style>
  <w:style w:type="character" w:styleId="Nadruk">
    <w:name w:val="Emphasis"/>
    <w:basedOn w:val="Standaardalinea-lettertype"/>
    <w:uiPriority w:val="20"/>
    <w:qFormat/>
    <w:rsid w:val="00E80120"/>
    <w:rPr>
      <w:i/>
      <w:iCs/>
    </w:rPr>
  </w:style>
  <w:style w:type="paragraph" w:styleId="Revisie">
    <w:name w:val="Revision"/>
    <w:hidden/>
    <w:uiPriority w:val="99"/>
    <w:semiHidden/>
    <w:rsid w:val="00635F24"/>
    <w:pPr>
      <w:spacing w:after="0" w:line="240" w:lineRule="auto"/>
    </w:pPr>
  </w:style>
  <w:style w:type="paragraph" w:customStyle="1" w:styleId="EndNoteBibliographyTitle">
    <w:name w:val="EndNote Bibliography Title"/>
    <w:basedOn w:val="Standaard"/>
    <w:link w:val="EndNoteBibliographyTitleChar"/>
    <w:rsid w:val="002B0F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2B0F94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2B0F9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2B0F94"/>
    <w:rPr>
      <w:rFonts w:ascii="Calibri" w:hAnsi="Calibri" w:cs="Calibri"/>
      <w:noProof/>
    </w:rPr>
  </w:style>
  <w:style w:type="paragraph" w:styleId="Lijstalinea">
    <w:name w:val="List Paragraph"/>
    <w:basedOn w:val="Standaard"/>
    <w:uiPriority w:val="34"/>
    <w:qFormat/>
    <w:rsid w:val="002F560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B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semiHidden/>
    <w:unhideWhenUsed/>
    <w:rsid w:val="00157ACD"/>
    <w:rPr>
      <w:color w:val="0000FF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157ACD"/>
    <w:rPr>
      <w:color w:val="800080"/>
      <w:u w:val="single"/>
    </w:rPr>
  </w:style>
  <w:style w:type="paragraph" w:customStyle="1" w:styleId="xl65">
    <w:name w:val="xl65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Standaard"/>
    <w:rsid w:val="00157ACD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0">
    <w:name w:val="xl70"/>
    <w:basedOn w:val="Standaard"/>
    <w:rsid w:val="00157A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1">
    <w:name w:val="xl71"/>
    <w:basedOn w:val="Standaard"/>
    <w:rsid w:val="00157AC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2">
    <w:name w:val="xl72"/>
    <w:basedOn w:val="Standaard"/>
    <w:rsid w:val="00157ACD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Standaard"/>
    <w:rsid w:val="00157ACD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Standaard"/>
    <w:rsid w:val="00157ACD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Koptekst">
    <w:name w:val="header"/>
    <w:basedOn w:val="Standaard"/>
    <w:link w:val="KoptekstChar"/>
    <w:uiPriority w:val="99"/>
    <w:unhideWhenUsed/>
    <w:rsid w:val="001D4E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1D4E42"/>
  </w:style>
  <w:style w:type="paragraph" w:styleId="Voettekst">
    <w:name w:val="footer"/>
    <w:basedOn w:val="Standaard"/>
    <w:link w:val="VoettekstChar"/>
    <w:uiPriority w:val="99"/>
    <w:unhideWhenUsed/>
    <w:rsid w:val="001D4E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1D4E42"/>
  </w:style>
  <w:style w:type="character" w:styleId="Regelnummer">
    <w:name w:val="line number"/>
    <w:basedOn w:val="Standaardalinea-lettertype"/>
    <w:uiPriority w:val="99"/>
    <w:semiHidden/>
    <w:unhideWhenUsed/>
    <w:rsid w:val="001D4E42"/>
  </w:style>
  <w:style w:type="character" w:styleId="Verwijzingopmerking">
    <w:name w:val="annotation reference"/>
    <w:basedOn w:val="Standaardalinea-lettertype"/>
    <w:uiPriority w:val="99"/>
    <w:semiHidden/>
    <w:unhideWhenUsed/>
    <w:rsid w:val="00E8012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E8012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E80120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E8012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E80120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E801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80120"/>
    <w:rPr>
      <w:rFonts w:ascii="Tahoma" w:hAnsi="Tahoma" w:cs="Tahoma"/>
      <w:sz w:val="16"/>
      <w:szCs w:val="16"/>
    </w:rPr>
  </w:style>
  <w:style w:type="character" w:styleId="Nadruk">
    <w:name w:val="Emphasis"/>
    <w:basedOn w:val="Standaardalinea-lettertype"/>
    <w:uiPriority w:val="20"/>
    <w:qFormat/>
    <w:rsid w:val="00E80120"/>
    <w:rPr>
      <w:i/>
      <w:iCs/>
    </w:rPr>
  </w:style>
  <w:style w:type="paragraph" w:styleId="Revisie">
    <w:name w:val="Revision"/>
    <w:hidden/>
    <w:uiPriority w:val="99"/>
    <w:semiHidden/>
    <w:rsid w:val="00635F24"/>
    <w:pPr>
      <w:spacing w:after="0" w:line="240" w:lineRule="auto"/>
    </w:pPr>
  </w:style>
  <w:style w:type="paragraph" w:customStyle="1" w:styleId="EndNoteBibliographyTitle">
    <w:name w:val="EndNote Bibliography Title"/>
    <w:basedOn w:val="Standaard"/>
    <w:link w:val="EndNoteBibliographyTitleChar"/>
    <w:rsid w:val="002B0F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2B0F94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2B0F9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2B0F94"/>
    <w:rPr>
      <w:rFonts w:ascii="Calibri" w:hAnsi="Calibri" w:cs="Calibri"/>
      <w:noProof/>
    </w:rPr>
  </w:style>
  <w:style w:type="paragraph" w:styleId="Lijstalinea">
    <w:name w:val="List Paragraph"/>
    <w:basedOn w:val="Standaard"/>
    <w:uiPriority w:val="34"/>
    <w:qFormat/>
    <w:rsid w:val="002F560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70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A8D63C-C0DE-4C73-850D-DD644E9D99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020</Words>
  <Characters>16614</Characters>
  <Application>Microsoft Office Word</Application>
  <DocSecurity>0</DocSecurity>
  <Lines>138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95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 Willems</dc:creator>
  <cp:lastModifiedBy>Guillaume Tahon</cp:lastModifiedBy>
  <cp:revision>279</cp:revision>
  <cp:lastPrinted>2019-02-06T19:19:00Z</cp:lastPrinted>
  <dcterms:created xsi:type="dcterms:W3CDTF">2019-02-06T14:45:00Z</dcterms:created>
  <dcterms:modified xsi:type="dcterms:W3CDTF">2019-02-07T09:18:00Z</dcterms:modified>
</cp:coreProperties>
</file>